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77777777" w:rsidR="00A96335" w:rsidRDefault="00A96335" w:rsidP="00B45B6C">
      <w:pPr>
        <w:jc w:val="both"/>
        <w:rPr>
          <w:rFonts w:ascii="Times New Roman" w:hAnsi="Times New Roman" w:cs="Times New Roman"/>
          <w:b/>
          <w:bCs/>
          <w:lang w:val="en-US"/>
        </w:rPr>
      </w:pPr>
    </w:p>
    <w:p w14:paraId="59BE7FFA" w14:textId="1558CF68"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7CB64074" w14:textId="77777777" w:rsidR="00C44E58" w:rsidRPr="0011140B" w:rsidRDefault="005A0E35" w:rsidP="00C44E58">
      <w:pPr>
        <w:jc w:val="both"/>
        <w:rPr>
          <w:rFonts w:ascii="Times New Roman" w:hAnsi="Times New Roman" w:cs="Times New Roman"/>
          <w:lang w:val="en-US"/>
        </w:rPr>
      </w:pPr>
      <w:r>
        <w:rPr>
          <w:rFonts w:ascii="Times New Roman" w:hAnsi="Times New Roman" w:cs="Times New Roman"/>
          <w:lang w:val="en-US"/>
        </w:rPr>
        <w:t>We have</w:t>
      </w:r>
      <w:r w:rsidR="002202CD">
        <w:rPr>
          <w:rFonts w:ascii="Times New Roman" w:hAnsi="Times New Roman" w:cs="Times New Roman"/>
          <w:lang w:val="en-US"/>
        </w:rPr>
        <w:t xml:space="preserve"> </w:t>
      </w:r>
      <w:r w:rsidR="00FD20ED">
        <w:rPr>
          <w:rFonts w:ascii="Times New Roman" w:hAnsi="Times New Roman" w:cs="Times New Roman"/>
          <w:lang w:val="en-US"/>
        </w:rPr>
        <w:t xml:space="preserve">clarified </w:t>
      </w:r>
      <w:r w:rsidR="00E12D97">
        <w:rPr>
          <w:rFonts w:ascii="Times New Roman" w:hAnsi="Times New Roman" w:cs="Times New Roman"/>
          <w:lang w:val="en-US"/>
        </w:rPr>
        <w:t xml:space="preserve">how the </w:t>
      </w:r>
      <w:r w:rsidR="00DC533F">
        <w:rPr>
          <w:rFonts w:ascii="Times New Roman" w:hAnsi="Times New Roman" w:cs="Times New Roman"/>
          <w:lang w:val="en-US"/>
        </w:rPr>
        <w:t>main findings are supported by the results</w:t>
      </w:r>
      <w:r w:rsidR="00C44E58">
        <w:rPr>
          <w:rFonts w:ascii="Times New Roman" w:hAnsi="Times New Roman" w:cs="Times New Roman"/>
          <w:lang w:val="en-US"/>
        </w:rPr>
        <w:t xml:space="preserve"> throughout the revised manuscript, .e.g., </w:t>
      </w:r>
      <w:r w:rsidR="00C44E58" w:rsidRPr="0011140B">
        <w:rPr>
          <w:rFonts w:ascii="Times New Roman" w:hAnsi="Times New Roman" w:cs="Times New Roman"/>
          <w:highlight w:val="yellow"/>
          <w:lang w:val="en-US"/>
        </w:rPr>
        <w:t>(P. XX, Lines XX-XX):</w:t>
      </w:r>
    </w:p>
    <w:p w14:paraId="76D3A76F" w14:textId="77777777" w:rsidR="00C44E58" w:rsidRPr="0011140B" w:rsidRDefault="00C44E58" w:rsidP="00C44E58">
      <w:pPr>
        <w:jc w:val="both"/>
        <w:rPr>
          <w:rFonts w:ascii="Times New Roman" w:hAnsi="Times New Roman" w:cs="Times New Roman"/>
          <w:lang w:val="en-US"/>
        </w:rPr>
      </w:pPr>
    </w:p>
    <w:p w14:paraId="30192028" w14:textId="0C5202FB" w:rsidR="00C44E58" w:rsidRDefault="00C44E58"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93EB5A5" w14:textId="77777777" w:rsidR="00C44E58" w:rsidRDefault="00C44E58" w:rsidP="00B45B6C">
      <w:pPr>
        <w:jc w:val="both"/>
        <w:rPr>
          <w:rFonts w:ascii="Times New Roman" w:hAnsi="Times New Roman" w:cs="Times New Roman"/>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61A562A7" w14:textId="77777777" w:rsidR="00782A1E" w:rsidRDefault="00782A1E" w:rsidP="00782A1E">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BF0F408" w14:textId="14C69C94" w:rsidR="00951246" w:rsidRDefault="00951246" w:rsidP="00B45B6C">
      <w:pPr>
        <w:jc w:val="both"/>
        <w:rPr>
          <w:rFonts w:ascii="Times New Roman" w:hAnsi="Times New Roman" w:cs="Times New Roman"/>
          <w:lang w:val="en-US"/>
        </w:rPr>
      </w:pPr>
    </w:p>
    <w:p w14:paraId="278089F4" w14:textId="77777777" w:rsidR="00AC7896" w:rsidRPr="0011140B" w:rsidRDefault="00FC575F" w:rsidP="00AC7896">
      <w:pPr>
        <w:jc w:val="both"/>
        <w:rPr>
          <w:rFonts w:ascii="Times New Roman" w:hAnsi="Times New Roman" w:cs="Times New Roman"/>
          <w:lang w:val="en-US"/>
        </w:rPr>
      </w:pPr>
      <w:r>
        <w:rPr>
          <w:rFonts w:ascii="Times New Roman" w:hAnsi="Times New Roman" w:cs="Times New Roman"/>
          <w:lang w:val="en-US"/>
        </w:rPr>
        <w:t xml:space="preserve">Further, we were </w:t>
      </w:r>
      <w:r w:rsidR="007E3DB4">
        <w:rPr>
          <w:rFonts w:ascii="Times New Roman" w:hAnsi="Times New Roman" w:cs="Times New Roman"/>
          <w:lang w:val="en-US"/>
        </w:rPr>
        <w:t xml:space="preserve">guided </w:t>
      </w:r>
      <w:r>
        <w:rPr>
          <w:rFonts w:ascii="Times New Roman" w:hAnsi="Times New Roman" w:cs="Times New Roman"/>
          <w:lang w:val="en-US"/>
        </w:rPr>
        <w:t>by the results which showed that the single pollutant EC model (</w:t>
      </w:r>
      <w:proofErr w:type="spellStart"/>
      <w:r>
        <w:rPr>
          <w:rFonts w:ascii="Times New Roman" w:hAnsi="Times New Roman" w:cs="Times New Roman"/>
          <w:lang w:val="en-US"/>
        </w:rPr>
        <w:t>eFigure</w:t>
      </w:r>
      <w:proofErr w:type="spellEnd"/>
      <w:r>
        <w:rPr>
          <w:rFonts w:ascii="Times New Roman" w:hAnsi="Times New Roman" w:cs="Times New Roman"/>
          <w:lang w:val="en-US"/>
        </w:rPr>
        <w:t xml:space="preserve"> 1; model </w:t>
      </w:r>
      <w:r w:rsidR="00091A36">
        <w:rPr>
          <w:rFonts w:ascii="Times New Roman" w:hAnsi="Times New Roman" w:cs="Times New Roman"/>
          <w:lang w:val="en-US"/>
        </w:rPr>
        <w:t>F</w:t>
      </w:r>
      <w:r>
        <w:rPr>
          <w:rFonts w:ascii="Times New Roman" w:hAnsi="Times New Roman" w:cs="Times New Roman"/>
          <w:lang w:val="en-US"/>
        </w:rPr>
        <w:t xml:space="preserve">) maintained a positive association for EC and resulted in a null association </w:t>
      </w:r>
      <w:r w:rsidR="00037BE2">
        <w:rPr>
          <w:rFonts w:ascii="Times New Roman" w:hAnsi="Times New Roman" w:cs="Times New Roman"/>
          <w:lang w:val="en-US"/>
        </w:rPr>
        <w:t>for non-EC PM</w:t>
      </w:r>
      <w:r w:rsidR="00037BE2" w:rsidRPr="00037BE2">
        <w:rPr>
          <w:rFonts w:ascii="Times New Roman" w:hAnsi="Times New Roman" w:cs="Times New Roman"/>
          <w:vertAlign w:val="subscript"/>
          <w:lang w:val="en-US"/>
        </w:rPr>
        <w:t>2.5</w:t>
      </w:r>
      <w:r w:rsidR="00F11023" w:rsidRPr="00F11023">
        <w:rPr>
          <w:rFonts w:ascii="Times New Roman" w:hAnsi="Times New Roman" w:cs="Times New Roman"/>
          <w:lang w:val="en-US"/>
        </w:rPr>
        <w:t>,</w:t>
      </w:r>
      <w:r w:rsidR="00F11023">
        <w:rPr>
          <w:rFonts w:ascii="Times New Roman" w:hAnsi="Times New Roman" w:cs="Times New Roman"/>
          <w:lang w:val="en-US"/>
        </w:rPr>
        <w:t xml:space="preserve"> while for other single-pollutant models there was still an association for</w:t>
      </w:r>
      <w:r w:rsidR="00574EAC">
        <w:rPr>
          <w:rFonts w:ascii="Times New Roman" w:hAnsi="Times New Roman" w:cs="Times New Roman"/>
          <w:lang w:val="en-US"/>
        </w:rPr>
        <w:t xml:space="preserve"> </w:t>
      </w:r>
      <w:r w:rsidR="00F11023">
        <w:rPr>
          <w:rFonts w:ascii="Times New Roman" w:hAnsi="Times New Roman" w:cs="Times New Roman"/>
          <w:lang w:val="en-US"/>
        </w:rPr>
        <w:t>non-EC PM</w:t>
      </w:r>
      <w:r w:rsidR="00F11023" w:rsidRPr="00AF1C8A">
        <w:rPr>
          <w:rFonts w:ascii="Times New Roman" w:hAnsi="Times New Roman" w:cs="Times New Roman"/>
          <w:vertAlign w:val="subscript"/>
          <w:lang w:val="en-US"/>
        </w:rPr>
        <w:t>2.</w:t>
      </w:r>
      <w:r w:rsidR="008B1AB2">
        <w:rPr>
          <w:rFonts w:ascii="Times New Roman" w:hAnsi="Times New Roman" w:cs="Times New Roman"/>
          <w:vertAlign w:val="subscript"/>
          <w:lang w:val="en-US"/>
        </w:rPr>
        <w:t>5</w:t>
      </w:r>
      <w:r w:rsidR="00D862F2">
        <w:rPr>
          <w:rFonts w:ascii="Times New Roman" w:hAnsi="Times New Roman" w:cs="Times New Roman"/>
          <w:lang w:val="en-US"/>
        </w:rPr>
        <w:t xml:space="preserve">. We have added </w:t>
      </w:r>
      <w:r w:rsidR="00AC7896">
        <w:rPr>
          <w:rFonts w:ascii="Times New Roman" w:hAnsi="Times New Roman" w:cs="Times New Roman"/>
          <w:lang w:val="en-US"/>
        </w:rPr>
        <w:t xml:space="preserve">a further description in the revised manuscript </w:t>
      </w:r>
      <w:r w:rsidR="00AC7896" w:rsidRPr="0011140B">
        <w:rPr>
          <w:rFonts w:ascii="Times New Roman" w:hAnsi="Times New Roman" w:cs="Times New Roman"/>
          <w:highlight w:val="yellow"/>
          <w:lang w:val="en-US"/>
        </w:rPr>
        <w:t>(P. XX, Lines XX-XX):</w:t>
      </w:r>
    </w:p>
    <w:p w14:paraId="09392D29" w14:textId="77777777" w:rsidR="00AC7896" w:rsidRPr="0011140B" w:rsidRDefault="00AC7896" w:rsidP="00AC7896">
      <w:pPr>
        <w:jc w:val="both"/>
        <w:rPr>
          <w:rFonts w:ascii="Times New Roman" w:hAnsi="Times New Roman" w:cs="Times New Roman"/>
          <w:lang w:val="en-US"/>
        </w:rPr>
      </w:pPr>
    </w:p>
    <w:p w14:paraId="7317DB4F" w14:textId="4506D0D6" w:rsidR="00951246" w:rsidRPr="001A7C11" w:rsidRDefault="00AC789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529C9F5" w14:textId="77777777" w:rsidR="003939C1" w:rsidRPr="00D96BE5" w:rsidRDefault="003939C1"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50E3BEF3" w14:textId="273D89B5" w:rsidR="003711E9" w:rsidRPr="003711E9" w:rsidRDefault="008C3C22" w:rsidP="003711E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2BEE854" w14:textId="77777777" w:rsidR="003711E9" w:rsidRPr="0011140B" w:rsidRDefault="003711E9" w:rsidP="00B45B6C">
      <w:pPr>
        <w:jc w:val="both"/>
        <w:rPr>
          <w:rFonts w:ascii="Times New Roman" w:hAnsi="Times New Roman" w:cs="Times New Roman"/>
          <w:b/>
          <w:bCs/>
          <w:lang w:val="en-US"/>
        </w:rPr>
      </w:pP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0" w:author="Parks, Robbie M" w:date="2022-02-03T12:29:00Z">
        <w:r w:rsidRPr="00791462">
          <w:rPr>
            <w:rFonts w:ascii="Times New Roman" w:hAnsi="Times New Roman" w:cs="Times New Roman"/>
            <w:bCs/>
            <w:i/>
            <w:iCs/>
            <w:lang w:val="en-US"/>
          </w:rPr>
          <w:t xml:space="preserve"> because</w:t>
        </w:r>
      </w:ins>
      <w:ins w:id="1" w:author="Parks, Robbie M" w:date="2022-02-08T16:02:00Z">
        <w:r w:rsidRPr="00791462">
          <w:rPr>
            <w:rFonts w:ascii="Times New Roman" w:hAnsi="Times New Roman" w:cs="Times New Roman"/>
            <w:bCs/>
            <w:i/>
            <w:iCs/>
            <w:lang w:val="en-US"/>
          </w:rPr>
          <w:t xml:space="preserve"> </w:t>
        </w:r>
      </w:ins>
      <w:ins w:id="2" w:author="Parks, Robbie M" w:date="2022-03-01T10:20:00Z">
        <w:r w:rsidRPr="00791462">
          <w:rPr>
            <w:rFonts w:ascii="Times New Roman" w:hAnsi="Times New Roman" w:cs="Times New Roman"/>
            <w:bCs/>
            <w:i/>
            <w:iCs/>
            <w:lang w:val="en-US"/>
          </w:rPr>
          <w:t>(</w:t>
        </w:r>
        <w:proofErr w:type="spellStart"/>
        <w:r w:rsidRPr="00791462">
          <w:rPr>
            <w:rFonts w:ascii="Times New Roman" w:hAnsi="Times New Roman" w:cs="Times New Roman"/>
            <w:bCs/>
            <w:i/>
            <w:iCs/>
            <w:lang w:val="en-US"/>
          </w:rPr>
          <w:t>i</w:t>
        </w:r>
        <w:proofErr w:type="spellEnd"/>
        <w:r w:rsidRPr="00791462">
          <w:rPr>
            <w:rFonts w:ascii="Times New Roman" w:hAnsi="Times New Roman" w:cs="Times New Roman"/>
            <w:bCs/>
            <w:i/>
            <w:iCs/>
            <w:lang w:val="en-US"/>
          </w:rPr>
          <w:t>) cases younger than 20 years old were at a greater chance of misclassification, since ALS has been predominantly diagnosed in older adults in Denmark,</w:t>
        </w:r>
      </w:ins>
      <w:ins w:id="3"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4"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5" w:author="Parks, Robbie M" w:date="2022-03-05T17:34:00Z">
        <w:r w:rsidRPr="00791462">
          <w:rPr>
            <w:rFonts w:ascii="Times New Roman" w:hAnsi="Times New Roman" w:cs="Times New Roman"/>
            <w:i/>
            <w:iCs/>
            <w:lang w:val="en-US"/>
          </w:rPr>
          <w:fldChar w:fldCharType="end"/>
        </w:r>
      </w:ins>
      <w:ins w:id="6" w:author="Parks, Robbie M" w:date="2022-03-01T10:20:00Z">
        <w:r w:rsidRPr="00791462">
          <w:rPr>
            <w:rFonts w:ascii="Times New Roman" w:hAnsi="Times New Roman" w:cs="Times New Roman"/>
            <w:bCs/>
            <w:i/>
            <w:iCs/>
            <w:lang w:val="en-US"/>
          </w:rPr>
          <w:t xml:space="preserve"> and </w:t>
        </w:r>
      </w:ins>
      <w:ins w:id="7" w:author="Parks, Robbie M" w:date="2022-02-08T16:02:00Z">
        <w:r w:rsidRPr="00791462">
          <w:rPr>
            <w:rFonts w:ascii="Times New Roman" w:hAnsi="Times New Roman" w:cs="Times New Roman"/>
            <w:bCs/>
            <w:i/>
            <w:iCs/>
            <w:lang w:val="en-US"/>
          </w:rPr>
          <w:t>(</w:t>
        </w:r>
      </w:ins>
      <w:ins w:id="8" w:author="Parks, Robbie M" w:date="2022-03-01T10:20:00Z">
        <w:r w:rsidRPr="00791462">
          <w:rPr>
            <w:rFonts w:ascii="Times New Roman" w:hAnsi="Times New Roman" w:cs="Times New Roman"/>
            <w:bCs/>
            <w:i/>
            <w:iCs/>
            <w:lang w:val="en-US"/>
          </w:rPr>
          <w:t>i</w:t>
        </w:r>
      </w:ins>
      <w:ins w:id="9" w:author="Parks, Robbie M" w:date="2022-02-08T16:02:00Z">
        <w:r w:rsidRPr="00791462">
          <w:rPr>
            <w:rFonts w:ascii="Times New Roman" w:hAnsi="Times New Roman" w:cs="Times New Roman"/>
            <w:bCs/>
            <w:i/>
            <w:iCs/>
            <w:lang w:val="en-US"/>
          </w:rPr>
          <w:t>i)</w:t>
        </w:r>
      </w:ins>
      <w:ins w:id="10" w:author="Parks, Robbie M" w:date="2022-02-03T12:29:00Z">
        <w:r w:rsidRPr="00791462">
          <w:rPr>
            <w:rFonts w:ascii="Times New Roman" w:hAnsi="Times New Roman" w:cs="Times New Roman"/>
            <w:bCs/>
            <w:i/>
            <w:iCs/>
            <w:lang w:val="en-US"/>
          </w:rPr>
          <w:t xml:space="preserve"> </w:t>
        </w:r>
      </w:ins>
      <w:ins w:id="11" w:author="Parks, Robbie M" w:date="2022-02-08T15:56:00Z">
        <w:r w:rsidRPr="00791462">
          <w:rPr>
            <w:rFonts w:ascii="Times New Roman" w:hAnsi="Times New Roman" w:cs="Times New Roman"/>
            <w:bCs/>
            <w:i/>
            <w:iCs/>
            <w:lang w:val="en-US"/>
          </w:rPr>
          <w:t xml:space="preserve">juvenile ALS cases </w:t>
        </w:r>
      </w:ins>
      <w:ins w:id="12" w:author="Parks, Robbie M" w:date="2022-02-08T15:58:00Z">
        <w:r w:rsidRPr="00791462">
          <w:rPr>
            <w:rFonts w:ascii="Times New Roman" w:hAnsi="Times New Roman" w:cs="Times New Roman"/>
            <w:bCs/>
            <w:i/>
            <w:iCs/>
            <w:lang w:val="en-US"/>
          </w:rPr>
          <w:t>have been</w:t>
        </w:r>
      </w:ins>
      <w:ins w:id="13" w:author="Parks, Robbie M" w:date="2022-02-08T15:56:00Z">
        <w:r w:rsidRPr="00791462">
          <w:rPr>
            <w:rFonts w:ascii="Times New Roman" w:hAnsi="Times New Roman" w:cs="Times New Roman"/>
            <w:bCs/>
            <w:i/>
            <w:iCs/>
            <w:lang w:val="en-US"/>
          </w:rPr>
          <w:t xml:space="preserve"> explained </w:t>
        </w:r>
      </w:ins>
      <w:ins w:id="14" w:author="Parks, Robbie M" w:date="2022-02-08T15:58:00Z">
        <w:r w:rsidRPr="00791462">
          <w:rPr>
            <w:rFonts w:ascii="Times New Roman" w:hAnsi="Times New Roman" w:cs="Times New Roman"/>
            <w:bCs/>
            <w:i/>
            <w:iCs/>
            <w:lang w:val="en-US"/>
          </w:rPr>
          <w:t>to a much larger degree by genetic mutations</w:t>
        </w:r>
      </w:ins>
      <w:ins w:id="15" w:author="Parks, Robbie M" w:date="2022-02-08T15:59:00Z">
        <w:r w:rsidRPr="00791462">
          <w:rPr>
            <w:rFonts w:ascii="Times New Roman" w:hAnsi="Times New Roman" w:cs="Times New Roman"/>
            <w:bCs/>
            <w:i/>
            <w:iCs/>
            <w:lang w:val="en-US"/>
          </w:rPr>
          <w:t xml:space="preserve"> (~40%)</w:t>
        </w:r>
      </w:ins>
      <w:ins w:id="16"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77777777"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17" w:author="Parks, Robbie M" w:date="2022-02-03T12:31:00Z">
        <w:r w:rsidRPr="0019252E">
          <w:rPr>
            <w:rFonts w:ascii="Times New Roman" w:hAnsi="Times New Roman" w:cs="Times New Roman"/>
            <w:bCs/>
            <w:i/>
            <w:iCs/>
            <w:lang w:val="en-US"/>
          </w:rPr>
          <w:t xml:space="preserve">In brief, </w:t>
        </w:r>
      </w:ins>
      <w:ins w:id="18" w:author="Parks, Robbie M" w:date="2022-02-08T15:43:00Z">
        <w:r w:rsidRPr="0019252E">
          <w:rPr>
            <w:rFonts w:ascii="Times New Roman" w:hAnsi="Times New Roman" w:cs="Times New Roman"/>
            <w:bCs/>
            <w:i/>
            <w:iCs/>
            <w:lang w:val="en-US"/>
          </w:rPr>
          <w:t xml:space="preserve">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xml:space="preserve"> is a human exposure modelling system for traffic pollution, developed for application in Danish air pollution epidemiological studies</w:t>
        </w:r>
      </w:ins>
      <w:ins w:id="19" w:author="Parks, Robbie M" w:date="2022-02-03T12:31:00Z">
        <w:r w:rsidRPr="0019252E">
          <w:rPr>
            <w:rFonts w:ascii="Times New Roman" w:hAnsi="Times New Roman" w:cs="Times New Roman"/>
            <w:bCs/>
            <w:i/>
            <w:iCs/>
            <w:lang w:val="en-US"/>
          </w:rPr>
          <w:t>.</w:t>
        </w:r>
      </w:ins>
      <w:ins w:id="20" w:author="Parks, Robbie M" w:date="2022-02-08T15:44:00Z">
        <w:r w:rsidRPr="0019252E">
          <w:rPr>
            <w:rFonts w:ascii="Times New Roman" w:hAnsi="Times New Roman" w:cs="Times New Roman"/>
            <w:bCs/>
            <w:i/>
            <w:iCs/>
            <w:lang w:val="en-US"/>
          </w:rPr>
          <w:t xml:space="preserve"> </w:t>
        </w:r>
      </w:ins>
      <w:ins w:id="21"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22" w:author="Parks, Robbie M" w:date="2022-02-08T15:47:00Z">
        <w:r w:rsidRPr="0019252E">
          <w:rPr>
            <w:rFonts w:ascii="Times New Roman" w:hAnsi="Times New Roman" w:cs="Times New Roman"/>
            <w:bCs/>
            <w:i/>
            <w:iCs/>
            <w:lang w:val="en-US"/>
          </w:rPr>
          <w:t>es in an automatic and effective way.</w:t>
        </w:r>
      </w:ins>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23" w:author="Parks, Robbie M" w:date="2022-02-03T13:11:00Z">
        <w:r w:rsidRPr="00C21CD7">
          <w:rPr>
            <w:rFonts w:ascii="Times New Roman" w:hAnsi="Times New Roman" w:cs="Times New Roman"/>
            <w:bCs/>
            <w:i/>
            <w:iCs/>
            <w:lang w:val="en-US"/>
          </w:rPr>
          <w:t>Spe</w:t>
        </w:r>
      </w:ins>
      <w:ins w:id="24" w:author="Parks, Robbie M" w:date="2022-02-03T13:12:00Z">
        <w:r w:rsidRPr="00C21CD7">
          <w:rPr>
            <w:rFonts w:ascii="Times New Roman" w:hAnsi="Times New Roman" w:cs="Times New Roman"/>
            <w:bCs/>
            <w:i/>
            <w:iCs/>
            <w:lang w:val="en-US"/>
          </w:rPr>
          <w:t>cifically, e</w:t>
        </w:r>
      </w:ins>
      <w:ins w:id="25" w:author="Parks, Robbie M" w:date="2022-02-03T13:10:00Z">
        <w:r w:rsidRPr="00C21CD7">
          <w:rPr>
            <w:rFonts w:ascii="Times New Roman" w:hAnsi="Times New Roman" w:cs="Times New Roman"/>
            <w:bCs/>
            <w:i/>
            <w:iCs/>
            <w:lang w:val="en-US"/>
          </w:rPr>
          <w:t xml:space="preserve">ach </w:t>
        </w:r>
      </w:ins>
      <w:ins w:id="26" w:author="Parks, Robbie M" w:date="2022-02-03T13:11:00Z">
        <w:r w:rsidRPr="00C21CD7">
          <w:rPr>
            <w:rFonts w:ascii="Times New Roman" w:hAnsi="Times New Roman" w:cs="Times New Roman"/>
            <w:bCs/>
            <w:i/>
            <w:iCs/>
            <w:lang w:val="en-US"/>
          </w:rPr>
          <w:t xml:space="preserve">case or control </w:t>
        </w:r>
      </w:ins>
      <w:ins w:id="27" w:author="Parks, Robbie M" w:date="2022-02-03T13:10:00Z">
        <w:r w:rsidRPr="00C21CD7">
          <w:rPr>
            <w:rFonts w:ascii="Times New Roman" w:hAnsi="Times New Roman" w:cs="Times New Roman"/>
            <w:bCs/>
            <w:i/>
            <w:iCs/>
            <w:lang w:val="en-US"/>
          </w:rPr>
          <w:t xml:space="preserve">average </w:t>
        </w:r>
      </w:ins>
      <w:ins w:id="28" w:author="Parks, Robbie M" w:date="2022-02-03T13:12:00Z">
        <w:r w:rsidRPr="00C21CD7">
          <w:rPr>
            <w:rFonts w:ascii="Times New Roman" w:hAnsi="Times New Roman" w:cs="Times New Roman"/>
            <w:bCs/>
            <w:i/>
            <w:iCs/>
            <w:lang w:val="en-US"/>
          </w:rPr>
          <w:t xml:space="preserve">value </w:t>
        </w:r>
      </w:ins>
      <w:ins w:id="29" w:author="Parks, Robbie M" w:date="2022-02-03T13:10:00Z">
        <w:r w:rsidRPr="00C21CD7">
          <w:rPr>
            <w:rFonts w:ascii="Times New Roman" w:hAnsi="Times New Roman" w:cs="Times New Roman"/>
            <w:bCs/>
            <w:i/>
            <w:iCs/>
            <w:lang w:val="en-US"/>
          </w:rPr>
          <w:t>(1-, 5- or 1</w:t>
        </w:r>
      </w:ins>
      <w:ins w:id="30" w:author="Parks, Robbie M" w:date="2022-02-08T15:48:00Z">
        <w:r w:rsidRPr="00C21CD7">
          <w:rPr>
            <w:rFonts w:ascii="Times New Roman" w:hAnsi="Times New Roman" w:cs="Times New Roman"/>
            <w:bCs/>
            <w:i/>
            <w:iCs/>
            <w:lang w:val="en-US"/>
          </w:rPr>
          <w:t>0</w:t>
        </w:r>
      </w:ins>
      <w:ins w:id="31" w:author="Parks, Robbie M" w:date="2022-02-03T13:10:00Z">
        <w:r w:rsidRPr="00C21CD7">
          <w:rPr>
            <w:rFonts w:ascii="Times New Roman" w:hAnsi="Times New Roman" w:cs="Times New Roman"/>
            <w:bCs/>
            <w:i/>
            <w:iCs/>
            <w:lang w:val="en-US"/>
          </w:rPr>
          <w:t>-year) was calculated</w:t>
        </w:r>
      </w:ins>
      <w:ins w:id="32" w:author="Parks, Robbie M" w:date="2022-02-03T13:14:00Z">
        <w:r w:rsidRPr="00C21CD7">
          <w:rPr>
            <w:rFonts w:ascii="Times New Roman" w:hAnsi="Times New Roman" w:cs="Times New Roman"/>
            <w:bCs/>
            <w:i/>
            <w:iCs/>
            <w:lang w:val="en-US"/>
          </w:rPr>
          <w:t xml:space="preserve"> as the mean of</w:t>
        </w:r>
      </w:ins>
      <w:ins w:id="33" w:author="Parks, Robbie M" w:date="2022-02-03T13:17:00Z">
        <w:r w:rsidRPr="00C21CD7">
          <w:rPr>
            <w:rFonts w:ascii="Times New Roman" w:hAnsi="Times New Roman" w:cs="Times New Roman"/>
            <w:bCs/>
            <w:i/>
            <w:iCs/>
            <w:lang w:val="en-US"/>
          </w:rPr>
          <w:t xml:space="preserve"> all</w:t>
        </w:r>
      </w:ins>
      <w:ins w:id="34" w:author="Parks, Robbie M" w:date="2022-02-03T13:14:00Z">
        <w:r w:rsidRPr="00C21CD7">
          <w:rPr>
            <w:rFonts w:ascii="Times New Roman" w:hAnsi="Times New Roman" w:cs="Times New Roman"/>
            <w:bCs/>
            <w:i/>
            <w:iCs/>
            <w:lang w:val="en-US"/>
          </w:rPr>
          <w:t xml:space="preserve"> c</w:t>
        </w:r>
      </w:ins>
      <w:ins w:id="35" w:author="Parks, Robbie M" w:date="2022-02-03T13:13:00Z">
        <w:r w:rsidRPr="00C21CD7">
          <w:rPr>
            <w:rFonts w:ascii="Times New Roman" w:hAnsi="Times New Roman" w:cs="Times New Roman"/>
            <w:bCs/>
            <w:i/>
            <w:iCs/>
            <w:lang w:val="en-US"/>
          </w:rPr>
          <w:t xml:space="preserve">oncentrations </w:t>
        </w:r>
      </w:ins>
      <w:ins w:id="36" w:author="Parks, Robbie M" w:date="2022-02-03T13:10:00Z">
        <w:r w:rsidRPr="00C21CD7">
          <w:rPr>
            <w:rFonts w:ascii="Times New Roman" w:hAnsi="Times New Roman" w:cs="Times New Roman"/>
            <w:bCs/>
            <w:i/>
            <w:iCs/>
            <w:lang w:val="en-US"/>
          </w:rPr>
          <w:t xml:space="preserve">recorded across time </w:t>
        </w:r>
      </w:ins>
      <w:ins w:id="37" w:author="Parks, Robbie M" w:date="2022-02-03T13:14:00Z">
        <w:r w:rsidRPr="00C21CD7">
          <w:rPr>
            <w:rFonts w:ascii="Times New Roman" w:hAnsi="Times New Roman" w:cs="Times New Roman"/>
            <w:bCs/>
            <w:i/>
            <w:iCs/>
            <w:lang w:val="en-US"/>
          </w:rPr>
          <w:t>at the</w:t>
        </w:r>
      </w:ins>
      <w:ins w:id="38" w:author="Parks, Robbie M" w:date="2022-02-03T13:13:00Z">
        <w:r w:rsidRPr="00C21CD7">
          <w:rPr>
            <w:rFonts w:ascii="Times New Roman" w:hAnsi="Times New Roman" w:cs="Times New Roman"/>
            <w:bCs/>
            <w:i/>
            <w:iCs/>
            <w:lang w:val="en-US"/>
          </w:rPr>
          <w:t xml:space="preserve"> </w:t>
        </w:r>
      </w:ins>
      <w:ins w:id="39" w:author="Parks, Robbie M" w:date="2022-02-03T13:14:00Z">
        <w:r w:rsidRPr="00C21CD7">
          <w:rPr>
            <w:rFonts w:ascii="Times New Roman" w:hAnsi="Times New Roman" w:cs="Times New Roman"/>
            <w:bCs/>
            <w:i/>
            <w:iCs/>
            <w:lang w:val="en-US"/>
          </w:rPr>
          <w:t>recorded addresses</w:t>
        </w:r>
      </w:ins>
      <w:ins w:id="40" w:author="Parks, Robbie M" w:date="2022-02-03T13:13:00Z">
        <w:r w:rsidRPr="00C21CD7">
          <w:rPr>
            <w:rFonts w:ascii="Times New Roman" w:hAnsi="Times New Roman" w:cs="Times New Roman"/>
            <w:bCs/>
            <w:i/>
            <w:iCs/>
            <w:lang w:val="en-US"/>
          </w:rPr>
          <w:t xml:space="preserve"> </w:t>
        </w:r>
      </w:ins>
      <w:ins w:id="41" w:author="Parks, Robbie M" w:date="2022-02-03T13:10:00Z">
        <w:r w:rsidRPr="00C21CD7">
          <w:rPr>
            <w:rFonts w:ascii="Times New Roman" w:hAnsi="Times New Roman" w:cs="Times New Roman"/>
            <w:bCs/>
            <w:i/>
            <w:iCs/>
            <w:lang w:val="en-US"/>
          </w:rPr>
          <w:t xml:space="preserve">within </w:t>
        </w:r>
      </w:ins>
      <w:ins w:id="42" w:author="Parks, Robbie M" w:date="2022-02-03T13:12:00Z">
        <w:r w:rsidRPr="00C21CD7">
          <w:rPr>
            <w:rFonts w:ascii="Times New Roman" w:hAnsi="Times New Roman" w:cs="Times New Roman"/>
            <w:bCs/>
            <w:i/>
            <w:iCs/>
            <w:lang w:val="en-US"/>
          </w:rPr>
          <w:t xml:space="preserve">each </w:t>
        </w:r>
      </w:ins>
      <w:ins w:id="43" w:author="Parks, Robbie M" w:date="2022-02-03T13:10:00Z">
        <w:r w:rsidRPr="00C21CD7">
          <w:rPr>
            <w:rFonts w:ascii="Times New Roman" w:hAnsi="Times New Roman" w:cs="Times New Roman"/>
            <w:bCs/>
            <w:i/>
            <w:iCs/>
            <w:lang w:val="en-US"/>
          </w:rPr>
          <w:t>time window</w:t>
        </w:r>
      </w:ins>
      <w:ins w:id="44"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486CA074" w14:textId="77777777" w:rsidR="0094149B" w:rsidRDefault="0094149B" w:rsidP="00B45B6C">
      <w:pPr>
        <w:jc w:val="both"/>
        <w:rPr>
          <w:rFonts w:ascii="Times New Roman" w:hAnsi="Times New Roman" w:cs="Times New Roman"/>
          <w:bCs/>
          <w:i/>
          <w:iCs/>
          <w:lang w:val="en-US"/>
        </w:rPr>
      </w:pPr>
      <w:r w:rsidRPr="0094149B">
        <w:rPr>
          <w:rFonts w:ascii="Times New Roman" w:hAnsi="Times New Roman" w:cs="Times New Roman"/>
          <w:bCs/>
          <w:i/>
          <w:iCs/>
          <w:lang w:val="en-US"/>
        </w:rPr>
        <w:t xml:space="preserve">We included a set of covariates </w:t>
      </w:r>
      <w:ins w:id="45" w:author="Parks, Robbie M" w:date="2022-03-01T15:01:00Z">
        <w:r w:rsidRPr="0094149B">
          <w:rPr>
            <w:rFonts w:ascii="Times New Roman" w:hAnsi="Times New Roman" w:cs="Times New Roman"/>
            <w:bCs/>
            <w:i/>
            <w:iCs/>
            <w:lang w:val="en-US"/>
          </w:rPr>
          <w:t xml:space="preserve">at index date </w:t>
        </w:r>
      </w:ins>
      <w:r w:rsidRPr="0094149B">
        <w:rPr>
          <w:rFonts w:ascii="Times New Roman" w:hAnsi="Times New Roman" w:cs="Times New Roman"/>
          <w:bCs/>
          <w:i/>
          <w:iCs/>
          <w:lang w:val="en-US"/>
        </w:rPr>
        <w:t>to account for potential confounding bias</w:t>
      </w:r>
      <w:ins w:id="46" w:author="Parks, Robbie M" w:date="2022-02-08T16:18:00Z">
        <w:r w:rsidRPr="0094149B">
          <w:rPr>
            <w:rFonts w:ascii="Times New Roman" w:hAnsi="Times New Roman" w:cs="Times New Roman"/>
            <w:bCs/>
            <w:i/>
            <w:iCs/>
            <w:lang w:val="en-US"/>
          </w:rPr>
          <w:t>, i</w:t>
        </w:r>
      </w:ins>
      <w:ins w:id="47" w:author="Parks, Robbie M" w:date="2022-02-08T16:19:00Z">
        <w:r w:rsidRPr="0094149B">
          <w:rPr>
            <w:rFonts w:ascii="Times New Roman" w:hAnsi="Times New Roman" w:cs="Times New Roman"/>
            <w:bCs/>
            <w:i/>
            <w:iCs/>
            <w:lang w:val="en-US"/>
          </w:rPr>
          <w:t xml:space="preserve">ncluding </w:t>
        </w:r>
      </w:ins>
      <w:ins w:id="48" w:author="Parks, Robbie M" w:date="2022-03-01T14:40:00Z">
        <w:r w:rsidRPr="0094149B">
          <w:rPr>
            <w:rFonts w:ascii="Times New Roman" w:hAnsi="Times New Roman" w:cs="Times New Roman"/>
            <w:bCs/>
            <w:i/>
            <w:iCs/>
            <w:lang w:val="en-US"/>
          </w:rPr>
          <w:t xml:space="preserve">household </w:t>
        </w:r>
      </w:ins>
      <w:ins w:id="49" w:author="Parks, Robbie M" w:date="2022-02-08T16:19:00Z">
        <w:r w:rsidRPr="0094149B">
          <w:rPr>
            <w:rFonts w:ascii="Times New Roman" w:hAnsi="Times New Roman" w:cs="Times New Roman"/>
            <w:bCs/>
            <w:i/>
            <w:iCs/>
            <w:lang w:val="en-US"/>
          </w:rPr>
          <w:t xml:space="preserve">socioeconomic status (SES), civil status, </w:t>
        </w:r>
      </w:ins>
      <w:ins w:id="50" w:author="Parks, Robbie M" w:date="2022-02-08T16:20:00Z">
        <w:r w:rsidRPr="0094149B">
          <w:rPr>
            <w:rFonts w:ascii="Times New Roman" w:hAnsi="Times New Roman" w:cs="Times New Roman"/>
            <w:bCs/>
            <w:i/>
            <w:iCs/>
            <w:lang w:val="en-US"/>
          </w:rPr>
          <w:t>last report</w:t>
        </w:r>
      </w:ins>
      <w:ins w:id="51" w:author="Parks, Robbie M" w:date="2022-02-08T16:24:00Z">
        <w:r w:rsidRPr="0094149B">
          <w:rPr>
            <w:rFonts w:ascii="Times New Roman" w:hAnsi="Times New Roman" w:cs="Times New Roman"/>
            <w:bCs/>
            <w:i/>
            <w:iCs/>
            <w:lang w:val="en-US"/>
          </w:rPr>
          <w:t>ed</w:t>
        </w:r>
      </w:ins>
      <w:ins w:id="52" w:author="Parks, Robbie M" w:date="2022-02-08T16:20:00Z">
        <w:r w:rsidRPr="0094149B">
          <w:rPr>
            <w:rFonts w:ascii="Times New Roman" w:hAnsi="Times New Roman" w:cs="Times New Roman"/>
            <w:bCs/>
            <w:i/>
            <w:iCs/>
            <w:lang w:val="en-US"/>
          </w:rPr>
          <w:t xml:space="preserve"> place of residence</w:t>
        </w:r>
      </w:ins>
      <w:ins w:id="53" w:author="Parks, Robbie M" w:date="2022-02-08T16:24:00Z">
        <w:r w:rsidRPr="0094149B">
          <w:rPr>
            <w:rFonts w:ascii="Times New Roman" w:hAnsi="Times New Roman" w:cs="Times New Roman"/>
            <w:bCs/>
            <w:i/>
            <w:iCs/>
            <w:lang w:val="en-US"/>
          </w:rPr>
          <w:t>,</w:t>
        </w:r>
      </w:ins>
      <w:ins w:id="54" w:author="Parks, Robbie M" w:date="2022-02-08T16:20:00Z">
        <w:r w:rsidRPr="0094149B">
          <w:rPr>
            <w:rFonts w:ascii="Times New Roman" w:hAnsi="Times New Roman" w:cs="Times New Roman"/>
            <w:bCs/>
            <w:i/>
            <w:iCs/>
            <w:lang w:val="en-US"/>
          </w:rPr>
          <w:t xml:space="preserve"> and place of birth</w:t>
        </w:r>
      </w:ins>
      <w:r w:rsidRPr="0094149B">
        <w:rPr>
          <w:rFonts w:ascii="Times New Roman" w:hAnsi="Times New Roman" w:cs="Times New Roman"/>
          <w:bCs/>
          <w:i/>
          <w:iCs/>
          <w:lang w:val="en-US"/>
        </w:rPr>
        <w:t xml:space="preserve">. We used a five-category individual-level </w:t>
      </w:r>
      <w:del w:id="55" w:author="Parks, Robbie M" w:date="2022-02-08T16:19:00Z">
        <w:r w:rsidRPr="0094149B" w:rsidDel="00662A4B">
          <w:rPr>
            <w:rFonts w:ascii="Times New Roman" w:hAnsi="Times New Roman" w:cs="Times New Roman"/>
            <w:bCs/>
            <w:i/>
            <w:iCs/>
            <w:lang w:val="en-US"/>
          </w:rPr>
          <w:delText>socioeconomic status (</w:delText>
        </w:r>
      </w:del>
      <w:r w:rsidRPr="0094149B">
        <w:rPr>
          <w:rFonts w:ascii="Times New Roman" w:hAnsi="Times New Roman" w:cs="Times New Roman"/>
          <w:bCs/>
          <w:i/>
          <w:iCs/>
          <w:lang w:val="en-US"/>
        </w:rPr>
        <w:t>SES</w:t>
      </w:r>
      <w:del w:id="56" w:author="Parks, Robbie M" w:date="2022-02-08T16:19:00Z">
        <w:r w:rsidRPr="0094149B" w:rsidDel="00662A4B">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definition developed by the Danish Institute of Social Sciences, based on job titles from income tax forms, which </w:t>
      </w:r>
      <w:ins w:id="57" w:author="Parks, Robbie M" w:date="2022-02-10T14:35:00Z">
        <w:r w:rsidRPr="0094149B">
          <w:rPr>
            <w:rFonts w:ascii="Times New Roman" w:hAnsi="Times New Roman" w:cs="Times New Roman"/>
            <w:bCs/>
            <w:i/>
            <w:iCs/>
            <w:lang w:val="en-US"/>
          </w:rPr>
          <w:t xml:space="preserve">has been shown as </w:t>
        </w:r>
      </w:ins>
      <w:del w:id="58" w:author="Parks, Robbie M" w:date="2022-02-10T14:34:00Z">
        <w:r w:rsidRPr="0094149B" w:rsidDel="008723E5">
          <w:rPr>
            <w:rFonts w:ascii="Times New Roman" w:hAnsi="Times New Roman" w:cs="Times New Roman"/>
            <w:bCs/>
            <w:i/>
            <w:iCs/>
            <w:lang w:val="en-US"/>
          </w:rPr>
          <w:delText>we have shown as having</w:delText>
        </w:r>
      </w:del>
      <w:ins w:id="59" w:author="Parks, Robbie M" w:date="2022-02-10T14:35:00Z">
        <w:r w:rsidRPr="0094149B">
          <w:rPr>
            <w:rFonts w:ascii="Times New Roman" w:hAnsi="Times New Roman" w:cs="Times New Roman"/>
            <w:bCs/>
            <w:i/>
            <w:iCs/>
            <w:lang w:val="en-US"/>
          </w:rPr>
          <w:t>having</w:t>
        </w:r>
      </w:ins>
      <w:r w:rsidRPr="0094149B">
        <w:rPr>
          <w:rFonts w:ascii="Times New Roman" w:hAnsi="Times New Roman" w:cs="Times New Roman"/>
          <w:bCs/>
          <w:i/>
          <w:iCs/>
          <w:lang w:val="en-US"/>
        </w:rPr>
        <w:t xml:space="preserve"> an association with ALS diagnosis in Denmark</w:t>
      </w:r>
      <w:ins w:id="60" w:author="Parks, Robbie M" w:date="2022-03-01T14:40:00Z">
        <w:r w:rsidRPr="0094149B">
          <w:rPr>
            <w:rFonts w:ascii="Times New Roman" w:hAnsi="Times New Roman" w:cs="Times New Roman"/>
            <w:bCs/>
            <w:i/>
            <w:iCs/>
            <w:lang w:val="en-US"/>
          </w:rPr>
          <w:t>,</w:t>
        </w:r>
      </w:ins>
      <w:del w:id="61"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1</w:t>
      </w:r>
      <w:r w:rsidRPr="0094149B">
        <w:rPr>
          <w:rFonts w:ascii="Times New Roman" w:hAnsi="Times New Roman" w:cs="Times New Roman"/>
          <w:i/>
          <w:iCs/>
          <w:lang w:val="en-US"/>
        </w:rPr>
        <w:fldChar w:fldCharType="end"/>
      </w:r>
      <w:ins w:id="62" w:author="Parks, Robbie M" w:date="2022-03-01T14:40:00Z">
        <w:r w:rsidRPr="0094149B">
          <w:rPr>
            <w:rFonts w:ascii="Times New Roman" w:hAnsi="Times New Roman" w:cs="Times New Roman"/>
            <w:bCs/>
            <w:i/>
            <w:iCs/>
            <w:lang w:val="en-US"/>
          </w:rPr>
          <w:t xml:space="preserve"> as well as how quickly one is identified as having ALS in the Danish </w:t>
        </w:r>
      </w:ins>
      <w:ins w:id="63" w:author="Parks, Robbie M" w:date="2022-03-01T14:41:00Z">
        <w:r w:rsidRPr="0094149B">
          <w:rPr>
            <w:rFonts w:ascii="Times New Roman" w:hAnsi="Times New Roman" w:cs="Times New Roman"/>
            <w:bCs/>
            <w:i/>
            <w:iCs/>
            <w:lang w:val="en-US"/>
          </w:rPr>
          <w:t>Civil Registration System.</w:t>
        </w:r>
      </w:ins>
      <w:r w:rsidRPr="0094149B">
        <w:rPr>
          <w:rFonts w:ascii="Times New Roman" w:hAnsi="Times New Roman" w:cs="Times New Roman"/>
          <w:bCs/>
          <w:i/>
          <w:iCs/>
          <w:lang w:val="en-US"/>
        </w:rPr>
        <w:fldChar w:fldCharType="begin"/>
      </w:r>
      <w:r w:rsidRPr="0094149B">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94149B">
        <w:rPr>
          <w:rFonts w:ascii="Times New Roman" w:hAnsi="Times New Roman" w:cs="Times New Roman"/>
          <w:bCs/>
          <w:i/>
          <w:iCs/>
          <w:lang w:val="en-US"/>
        </w:rPr>
        <w:fldChar w:fldCharType="separate"/>
      </w:r>
      <w:r w:rsidRPr="0094149B">
        <w:rPr>
          <w:rFonts w:ascii="Times New Roman" w:hAnsi="Times New Roman" w:cs="Times New Roman"/>
          <w:i/>
          <w:iCs/>
          <w:vertAlign w:val="superscript"/>
          <w:lang w:val="en-US"/>
        </w:rPr>
        <w:t>62</w:t>
      </w:r>
      <w:r w:rsidRPr="0094149B">
        <w:rPr>
          <w:rFonts w:ascii="Times New Roman" w:hAnsi="Times New Roman" w:cs="Times New Roman"/>
          <w:i/>
          <w:iCs/>
          <w:lang w:val="en-US"/>
        </w:rPr>
        <w:fldChar w:fldCharType="end"/>
      </w:r>
      <w:del w:id="64" w:author="Parks, Robbie M" w:date="2022-03-01T10:51:00Z">
        <w:r w:rsidRPr="0094149B" w:rsidDel="009B7AF2">
          <w:rPr>
            <w:rFonts w:ascii="Times New Roman" w:hAnsi="Times New Roman" w:cs="Times New Roman"/>
            <w:bCs/>
            <w:i/>
            <w:iCs/>
            <w:lang w:val="en-US"/>
          </w:rPr>
          <w:delText>.</w:delText>
        </w:r>
      </w:del>
      <w:r w:rsidRPr="0094149B">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proofErr w:type="spellStart"/>
      <w:ins w:id="65" w:author="Parks, Robbie M" w:date="2022-03-05T17:43:00Z">
        <w:r w:rsidRPr="0094149B">
          <w:rPr>
            <w:rFonts w:ascii="Times New Roman" w:hAnsi="Times New Roman" w:cs="Times New Roman"/>
            <w:bCs/>
            <w:i/>
            <w:iCs/>
            <w:lang w:val="en-US"/>
          </w:rPr>
          <w:t>unspecialised</w:t>
        </w:r>
      </w:ins>
      <w:proofErr w:type="spellEnd"/>
      <w:r w:rsidRPr="0094149B">
        <w:rPr>
          <w:rFonts w:ascii="Times New Roman" w:hAnsi="Times New Roman" w:cs="Times New Roman"/>
          <w:bCs/>
          <w:i/>
          <w:iCs/>
          <w:lang w:val="en-US"/>
        </w:rPr>
        <w:t xml:space="preserve"> workers</w:t>
      </w:r>
      <w:ins w:id="66" w:author="Parks, Robbie M" w:date="2022-03-01T15:22:00Z">
        <w:r w:rsidRPr="0094149B">
          <w:rPr>
            <w:rFonts w:ascii="Times New Roman" w:hAnsi="Times New Roman" w:cs="Times New Roman"/>
            <w:bCs/>
            <w:i/>
            <w:iCs/>
            <w:lang w:val="en-US"/>
          </w:rPr>
          <w:t xml:space="preserve"> such as entry-level positions within food and retail environments</w:t>
        </w:r>
      </w:ins>
      <w:r w:rsidRPr="0094149B">
        <w:rPr>
          <w:rFonts w:ascii="Times New Roman" w:hAnsi="Times New Roman" w:cs="Times New Roman"/>
          <w:bCs/>
          <w:i/>
          <w:iCs/>
          <w:lang w:val="en-US"/>
        </w:rPr>
        <w:t xml:space="preserve">. We included a group for participants who were </w:t>
      </w:r>
      <w:del w:id="67" w:author="Parks, Robbie M" w:date="2022-02-10T14:41:00Z">
        <w:r w:rsidRPr="0094149B" w:rsidDel="00177537">
          <w:rPr>
            <w:rFonts w:ascii="Times New Roman" w:hAnsi="Times New Roman" w:cs="Times New Roman"/>
            <w:bCs/>
            <w:i/>
            <w:iCs/>
            <w:lang w:val="en-US"/>
          </w:rPr>
          <w:delText>unemployed or unclassified</w:delText>
        </w:r>
      </w:del>
      <w:ins w:id="68" w:author="Parks, Robbie M" w:date="2022-02-10T14:41:00Z">
        <w:r w:rsidRPr="0094149B">
          <w:rPr>
            <w:rFonts w:ascii="Times New Roman" w:hAnsi="Times New Roman" w:cs="Times New Roman"/>
            <w:bCs/>
            <w:i/>
            <w:iCs/>
            <w:lang w:val="en-US"/>
          </w:rPr>
          <w:t>unknown</w:t>
        </w:r>
      </w:ins>
      <w:r w:rsidRPr="0094149B">
        <w:rPr>
          <w:rFonts w:ascii="Times New Roman" w:hAnsi="Times New Roman" w:cs="Times New Roman"/>
          <w:bCs/>
          <w:i/>
          <w:iCs/>
          <w:lang w:val="en-US"/>
        </w:rPr>
        <w:t xml:space="preserve"> (group 9). For each married participant, we used the higher of the couple’s individual SES categories, where available. We also used information on civil status (never married, married, divorced, widowed)</w:t>
      </w:r>
      <w:ins w:id="69" w:author="Parks, Robbie M" w:date="2022-03-01T10:55:00Z">
        <w:r w:rsidRPr="0094149B">
          <w:rPr>
            <w:rFonts w:ascii="Times New Roman" w:hAnsi="Times New Roman" w:cs="Times New Roman"/>
            <w:bCs/>
            <w:i/>
            <w:iCs/>
            <w:lang w:val="en-US"/>
          </w:rPr>
          <w:t xml:space="preserve"> due to the influence that a spouse has on visiting a family physician</w:t>
        </w:r>
      </w:ins>
      <w:r w:rsidRPr="0094149B">
        <w:rPr>
          <w:rFonts w:ascii="Times New Roman" w:hAnsi="Times New Roman" w:cs="Times New Roman"/>
          <w:bCs/>
          <w:i/>
          <w:iCs/>
          <w:lang w:val="en-US"/>
        </w:rPr>
        <w:t>,</w:t>
      </w:r>
      <w:ins w:id="70" w:author="Parks, Robbie M" w:date="2022-03-01T10:56: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71" w:author="Parks, Robbie M" w:date="2022-03-01T10:56: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3</w:t>
      </w:r>
      <w:ins w:id="72" w:author="Parks, Robbie M" w:date="2022-03-01T10:56: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last reported place of residence from postcode (Greater Copenhagen, big cities of Denmark, rest of Denmark, Greenland)</w:t>
      </w:r>
      <w:ins w:id="73" w:author="Parks, Robbie M" w:date="2022-03-01T10:57:00Z">
        <w:r w:rsidRPr="0094149B">
          <w:rPr>
            <w:rFonts w:ascii="Times New Roman" w:hAnsi="Times New Roman" w:cs="Times New Roman"/>
            <w:bCs/>
            <w:i/>
            <w:iCs/>
            <w:lang w:val="en-US"/>
          </w:rPr>
          <w:t xml:space="preserve"> to account for various local environmental and behavioral stressors,</w:t>
        </w:r>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74" w:author="Parks, Robbie M" w:date="2022-03-01T10:57: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7</w:t>
      </w:r>
      <w:ins w:id="75" w:author="Parks, Robbie M" w:date="2022-03-01T10:57: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76" w:author="Parks, Robbie M" w:date="2022-03-01T11:00:00Z">
        <w:r w:rsidRPr="0094149B">
          <w:rPr>
            <w:rFonts w:ascii="Times New Roman" w:hAnsi="Times New Roman" w:cs="Times New Roman"/>
            <w:bCs/>
            <w:i/>
            <w:iCs/>
            <w:lang w:val="en-US"/>
          </w:rPr>
          <w:t>, which may have an impact on the probability of developing ALS</w:t>
        </w:r>
      </w:ins>
      <w:r w:rsidRPr="0094149B">
        <w:rPr>
          <w:rFonts w:ascii="Times New Roman" w:hAnsi="Times New Roman" w:cs="Times New Roman"/>
          <w:bCs/>
          <w:i/>
          <w:iCs/>
          <w:lang w:val="en-US"/>
        </w:rPr>
        <w:t>.</w:t>
      </w:r>
      <w:ins w:id="77" w:author="Parks, Robbie M" w:date="2022-03-01T11:01:00Z">
        <w:r w:rsidRPr="0094149B">
          <w:rPr>
            <w:rFonts w:ascii="Times New Roman" w:hAnsi="Times New Roman" w:cs="Times New Roman"/>
            <w:i/>
            <w:iCs/>
            <w:lang w:val="en-US"/>
          </w:rPr>
          <w:fldChar w:fldCharType="begin"/>
        </w:r>
      </w:ins>
      <w:r w:rsidRPr="0094149B">
        <w:rPr>
          <w:rFonts w:ascii="Times New Roman" w:hAnsi="Times New Roman" w:cs="Times New Roman"/>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78" w:author="Parks, Robbie M" w:date="2022-03-01T11:01:00Z">
        <w:r w:rsidRPr="0094149B">
          <w:rPr>
            <w:rFonts w:ascii="Times New Roman" w:hAnsi="Times New Roman" w:cs="Times New Roman"/>
            <w:i/>
            <w:iCs/>
            <w:lang w:val="en-US"/>
          </w:rPr>
          <w:fldChar w:fldCharType="separate"/>
        </w:r>
      </w:ins>
      <w:r w:rsidRPr="0094149B">
        <w:rPr>
          <w:rFonts w:ascii="Times New Roman" w:hAnsi="Times New Roman" w:cs="Times New Roman"/>
          <w:i/>
          <w:iCs/>
          <w:vertAlign w:val="superscript"/>
          <w:lang w:val="en-US"/>
        </w:rPr>
        <w:t>64</w:t>
      </w:r>
      <w:ins w:id="79" w:author="Parks, Robbie M" w:date="2022-03-01T11:01:00Z">
        <w:r w:rsidRPr="0094149B">
          <w:rPr>
            <w:rFonts w:ascii="Times New Roman" w:hAnsi="Times New Roman" w:cs="Times New Roman"/>
            <w:i/>
            <w:iCs/>
            <w:lang w:val="en-US"/>
          </w:rPr>
          <w:fldChar w:fldCharType="end"/>
        </w:r>
      </w:ins>
      <w:r w:rsidRPr="0094149B">
        <w:rPr>
          <w:rFonts w:ascii="Times New Roman" w:hAnsi="Times New Roman" w:cs="Times New Roman"/>
          <w:bCs/>
          <w:i/>
          <w:iCs/>
          <w:lang w:val="en-US"/>
        </w:rPr>
        <w:t xml:space="preserve"> </w:t>
      </w:r>
      <w:ins w:id="80" w:author="Parks, Robbie M" w:date="2022-03-01T11:02:00Z">
        <w:r w:rsidRPr="0094149B">
          <w:rPr>
            <w:rFonts w:ascii="Times New Roman" w:hAnsi="Times New Roman" w:cs="Times New Roman"/>
            <w:bCs/>
            <w:i/>
            <w:iCs/>
            <w:lang w:val="en-US"/>
          </w:rPr>
          <w:t>Ultimately</w:t>
        </w:r>
      </w:ins>
      <w:ins w:id="81" w:author="Parks, Robbie M" w:date="2022-03-01T11:03:00Z">
        <w:r w:rsidRPr="0094149B">
          <w:rPr>
            <w:rFonts w:ascii="Times New Roman" w:hAnsi="Times New Roman" w:cs="Times New Roman"/>
            <w:bCs/>
            <w:i/>
            <w:iCs/>
            <w:lang w:val="en-US"/>
          </w:rPr>
          <w:t>, we were limited by what was available in the Danish Civil Registration System.</w:t>
        </w:r>
      </w:ins>
    </w:p>
    <w:p w14:paraId="5A8AB933" w14:textId="5CC68F1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lastRenderedPageBreak/>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0179F158" w:rsidR="00766DF0" w:rsidRDefault="00AB0F0F" w:rsidP="00B45B6C">
      <w:pPr>
        <w:jc w:val="both"/>
        <w:rPr>
          <w:rFonts w:ascii="Times New Roman" w:hAnsi="Times New Roman" w:cs="Times New Roman"/>
          <w:i/>
          <w:iCs/>
          <w:lang w:val="en-US"/>
        </w:rPr>
      </w:pPr>
      <w:r w:rsidRPr="00766DF0">
        <w:rPr>
          <w:rFonts w:ascii="Times New Roman" w:hAnsi="Times New Roman" w:cs="Times New Roman"/>
          <w:i/>
          <w:iCs/>
          <w:lang w:val="en-US"/>
        </w:rPr>
        <w:t>[</w:t>
      </w:r>
      <w:r w:rsidR="00766DF0"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00766DF0"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00766DF0" w:rsidRPr="00766DF0">
        <w:rPr>
          <w:rFonts w:ascii="Times New Roman" w:hAnsi="Times New Roman" w:cs="Times New Roman"/>
          <w:i/>
          <w:iCs/>
          <w:lang w:val="en-US"/>
        </w:rPr>
        <w:t xml:space="preserve"> exposures in the model</w:t>
      </w:r>
      <w:ins w:id="82" w:author="Parks, Robbie M" w:date="2022-03-01T11:09:00Z">
        <w:r w:rsidR="00766DF0" w:rsidRPr="00766DF0">
          <w:rPr>
            <w:rFonts w:ascii="Times New Roman" w:hAnsi="Times New Roman" w:cs="Times New Roman"/>
            <w:i/>
            <w:iCs/>
            <w:lang w:val="en-US"/>
          </w:rPr>
          <w:t>, as ozone concentrations have been associated with many adverse health outcomes</w:t>
        </w:r>
      </w:ins>
      <w:r w:rsidR="00766DF0" w:rsidRPr="00766DF0">
        <w:rPr>
          <w:rFonts w:ascii="Times New Roman" w:hAnsi="Times New Roman" w:cs="Times New Roman"/>
          <w:i/>
          <w:iCs/>
          <w:lang w:val="en-US"/>
        </w:rPr>
        <w:t>,</w:t>
      </w:r>
      <w:ins w:id="83" w:author="Parks, Robbie M" w:date="2022-03-01T11:09:00Z">
        <w:r w:rsidR="00766DF0" w:rsidRPr="00766DF0">
          <w:rPr>
            <w:rFonts w:ascii="Times New Roman" w:hAnsi="Times New Roman" w:cs="Times New Roman"/>
            <w:i/>
            <w:iCs/>
            <w:lang w:val="en-US"/>
          </w:rPr>
          <w:fldChar w:fldCharType="begin"/>
        </w:r>
      </w:ins>
      <w:r w:rsidR="00766DF0"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84" w:author="Parks, Robbie M" w:date="2022-03-01T11:09:00Z">
        <w:r w:rsidR="00766DF0" w:rsidRPr="00766DF0">
          <w:rPr>
            <w:rFonts w:ascii="Times New Roman" w:hAnsi="Times New Roman" w:cs="Times New Roman"/>
            <w:i/>
            <w:iCs/>
            <w:lang w:val="en-US"/>
          </w:rPr>
          <w:fldChar w:fldCharType="separate"/>
        </w:r>
      </w:ins>
      <w:r w:rsidR="00766DF0" w:rsidRPr="00766DF0">
        <w:rPr>
          <w:rFonts w:ascii="Times New Roman" w:hAnsi="Times New Roman" w:cs="Times New Roman"/>
          <w:i/>
          <w:iCs/>
          <w:vertAlign w:val="superscript"/>
          <w:lang w:val="en-US"/>
        </w:rPr>
        <w:t>69</w:t>
      </w:r>
      <w:ins w:id="85" w:author="Parks, Robbie M" w:date="2022-03-01T11:09:00Z">
        <w:r w:rsidR="00766DF0" w:rsidRPr="00766DF0">
          <w:rPr>
            <w:rFonts w:ascii="Times New Roman" w:hAnsi="Times New Roman" w:cs="Times New Roman"/>
            <w:i/>
            <w:iCs/>
            <w:lang w:val="en-US"/>
          </w:rPr>
          <w:fldChar w:fldCharType="end"/>
        </w:r>
      </w:ins>
      <w:r w:rsidR="00766DF0">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86"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87"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88" w:author="Parks, Robbie M" w:date="2022-03-01T11:27:00Z">
        <w:r w:rsidRPr="00661675">
          <w:rPr>
            <w:rFonts w:ascii="Times New Roman" w:hAnsi="Times New Roman" w:cs="Times New Roman"/>
            <w:i/>
            <w:iCs/>
            <w:lang w:val="en-US"/>
          </w:rPr>
          <w:t xml:space="preserve">the weakly-informative prior </w:t>
        </w:r>
      </w:ins>
      <w:proofErr w:type="spellStart"/>
      <w:r w:rsidRPr="00661675">
        <w:rPr>
          <w:rFonts w:ascii="Times New Roman" w:hAnsi="Times New Roman" w:cs="Times New Roman"/>
          <w:i/>
          <w:iCs/>
          <w:lang w:val="en-US"/>
        </w:rPr>
        <w:t>LKJCorr</w:t>
      </w:r>
      <w:proofErr w:type="spellEnd"/>
      <w:r w:rsidRPr="00661675">
        <w:rPr>
          <w:rFonts w:ascii="Times New Roman" w:hAnsi="Times New Roman" w:cs="Times New Roman"/>
          <w:i/>
          <w:iCs/>
          <w:lang w:val="en-US"/>
        </w:rPr>
        <w:t>(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74F0A157" w14:textId="77777777" w:rsidR="00053309" w:rsidRPr="00053309" w:rsidRDefault="00053309" w:rsidP="00053309">
      <w:pPr>
        <w:jc w:val="both"/>
        <w:rPr>
          <w:rFonts w:ascii="Times New Roman" w:hAnsi="Times New Roman" w:cs="Times New Roman"/>
          <w:bCs/>
          <w:i/>
          <w:iCs/>
          <w:lang w:val="en-US"/>
        </w:rPr>
      </w:pPr>
      <w:r w:rsidRPr="00053309">
        <w:rPr>
          <w:rFonts w:ascii="Times New Roman" w:hAnsi="Times New Roman" w:cs="Times New Roman"/>
          <w:bCs/>
          <w:i/>
          <w:iCs/>
          <w:lang w:val="en-US"/>
        </w:rPr>
        <w:t>For the main results, we present 5-year average exposure associations</w:t>
      </w:r>
      <w:ins w:id="89" w:author="Parks, Robbie M" w:date="2022-03-01T11:30:00Z">
        <w:r w:rsidRPr="00053309">
          <w:rPr>
            <w:rFonts w:ascii="Times New Roman" w:hAnsi="Times New Roman" w:cs="Times New Roman"/>
            <w:bCs/>
            <w:i/>
            <w:iCs/>
            <w:lang w:val="en-US"/>
          </w:rPr>
          <w:t xml:space="preserve"> as a balance betw</w:t>
        </w:r>
      </w:ins>
      <w:ins w:id="90" w:author="Parks, Robbie M" w:date="2022-03-01T11:31:00Z">
        <w:r w:rsidRPr="00053309">
          <w:rPr>
            <w:rFonts w:ascii="Times New Roman" w:hAnsi="Times New Roman" w:cs="Times New Roman"/>
            <w:bCs/>
            <w:i/>
            <w:iCs/>
            <w:lang w:val="en-US"/>
          </w:rPr>
          <w:t>een most recent exposure as well as long-term concentration</w:t>
        </w:r>
      </w:ins>
      <w:r w:rsidRPr="00053309">
        <w:rPr>
          <w:rFonts w:ascii="Times New Roman" w:hAnsi="Times New Roman" w:cs="Times New Roman"/>
          <w:bCs/>
          <w:i/>
          <w:iCs/>
          <w:lang w:val="en-US"/>
        </w:rPr>
        <w:t xml:space="preserve">. </w:t>
      </w:r>
    </w:p>
    <w:p w14:paraId="383399C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6BE954D1"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096B5AE2" w14:textId="0F8089FA" w:rsidR="00ED23D1" w:rsidRPr="0011140B" w:rsidRDefault="007559B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p>
    <w:p w14:paraId="310D396A"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91" w:author="Parks, Robbie M" w:date="2022-03-01T11:39:00Z">
        <w:r w:rsidRPr="00377675">
          <w:rPr>
            <w:rFonts w:ascii="Times New Roman" w:hAnsi="Times New Roman" w:cs="Times New Roman"/>
            <w:bCs/>
            <w:i/>
            <w:iCs/>
            <w:lang w:val="en-US"/>
          </w:rPr>
          <w:t xml:space="preserve">, ranging from </w:t>
        </w:r>
      </w:ins>
      <w:ins w:id="92" w:author="Parks, Robbie M" w:date="2022-03-01T11:40:00Z">
        <w:r w:rsidRPr="00377675">
          <w:rPr>
            <w:rFonts w:ascii="Times New Roman" w:hAnsi="Times New Roman" w:cs="Times New Roman"/>
            <w:bCs/>
            <w:i/>
            <w:iCs/>
            <w:lang w:val="en-US"/>
          </w:rPr>
          <w:t>-</w:t>
        </w:r>
      </w:ins>
      <w:ins w:id="93" w:author="Parks, Robbie M" w:date="2022-03-01T11:39:00Z">
        <w:r w:rsidRPr="00377675">
          <w:rPr>
            <w:rFonts w:ascii="Times New Roman" w:hAnsi="Times New Roman" w:cs="Times New Roman"/>
            <w:bCs/>
            <w:i/>
            <w:iCs/>
            <w:lang w:val="en-US"/>
          </w:rPr>
          <w:t>0.</w:t>
        </w:r>
      </w:ins>
      <w:ins w:id="94" w:author="Parks, Robbie M" w:date="2022-03-01T11:40:00Z">
        <w:r w:rsidRPr="00377675">
          <w:rPr>
            <w:rFonts w:ascii="Times New Roman" w:hAnsi="Times New Roman" w:cs="Times New Roman"/>
            <w:bCs/>
            <w:i/>
            <w:iCs/>
            <w:lang w:val="en-US"/>
          </w:rPr>
          <w:t>58</w:t>
        </w:r>
      </w:ins>
      <w:ins w:id="95" w:author="Parks, Robbie M" w:date="2022-03-01T11:39:00Z">
        <w:r w:rsidRPr="00377675">
          <w:rPr>
            <w:rFonts w:ascii="Times New Roman" w:hAnsi="Times New Roman" w:cs="Times New Roman"/>
            <w:bCs/>
            <w:i/>
            <w:iCs/>
            <w:lang w:val="en-US"/>
          </w:rPr>
          <w:t xml:space="preserve"> to </w:t>
        </w:r>
      </w:ins>
      <w:ins w:id="96" w:author="Parks, Robbie M" w:date="2022-03-01T11:40:00Z">
        <w:r w:rsidRPr="00377675">
          <w:rPr>
            <w:rFonts w:ascii="Times New Roman" w:hAnsi="Times New Roman" w:cs="Times New Roman"/>
            <w:bCs/>
            <w:i/>
            <w:iCs/>
            <w:lang w:val="en-US"/>
          </w:rPr>
          <w:t>-</w:t>
        </w:r>
      </w:ins>
      <w:ins w:id="97" w:author="Parks, Robbie M" w:date="2022-03-01T11:39:00Z">
        <w:r w:rsidRPr="00377675">
          <w:rPr>
            <w:rFonts w:ascii="Times New Roman" w:hAnsi="Times New Roman" w:cs="Times New Roman"/>
            <w:bCs/>
            <w:i/>
            <w:iCs/>
            <w:lang w:val="en-US"/>
          </w:rPr>
          <w:t>0.</w:t>
        </w:r>
      </w:ins>
      <w:ins w:id="98"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99" w:author="Parks, Robbie M" w:date="2022-03-01T11:42:00Z">
        <w:r w:rsidRPr="00170F26">
          <w:rPr>
            <w:rFonts w:ascii="Times New Roman" w:hAnsi="Times New Roman" w:cs="Times New Roman"/>
            <w:i/>
            <w:iCs/>
            <w:lang w:val="en-US"/>
          </w:rPr>
          <w:t>A 50% probability means that it is as likely as not that the marginal is null</w:t>
        </w:r>
      </w:ins>
      <w:ins w:id="100"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01"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w:t>
      </w:r>
      <w:proofErr w:type="spellStart"/>
      <w:r w:rsidRPr="00CB73D5">
        <w:rPr>
          <w:rFonts w:ascii="Times New Roman" w:hAnsi="Times New Roman" w:cs="Times New Roman"/>
          <w:bCs/>
          <w:i/>
          <w:iCs/>
        </w:rPr>
        <w:t>eFigure</w:t>
      </w:r>
      <w:proofErr w:type="spellEnd"/>
      <w:r w:rsidRPr="00CB73D5">
        <w:rPr>
          <w:rFonts w:ascii="Times New Roman" w:hAnsi="Times New Roman" w:cs="Times New Roman"/>
          <w:bCs/>
          <w:i/>
          <w:iCs/>
        </w:rPr>
        <w:t xml:space="preserve"> 1</w:t>
      </w:r>
      <w:ins w:id="102" w:author="Parks, Robbie M" w:date="2022-02-08T16:37:00Z">
        <w:r w:rsidRPr="00CB73D5">
          <w:rPr>
            <w:rFonts w:ascii="Times New Roman" w:hAnsi="Times New Roman" w:cs="Times New Roman"/>
            <w:bCs/>
            <w:i/>
            <w:iCs/>
          </w:rPr>
          <w:t xml:space="preserve">; </w:t>
        </w:r>
      </w:ins>
      <w:ins w:id="103" w:author="Parks, Robbie M" w:date="2022-02-08T16:38:00Z">
        <w:r w:rsidRPr="00CB73D5">
          <w:rPr>
            <w:rFonts w:ascii="Times New Roman" w:hAnsi="Times New Roman" w:cs="Times New Roman"/>
            <w:bCs/>
            <w:i/>
            <w:iCs/>
          </w:rPr>
          <w:t xml:space="preserve">single traffic-related pollutant </w:t>
        </w:r>
      </w:ins>
      <w:ins w:id="104"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05" w:author="Parks, Robbie M" w:date="2022-02-08T16:48:00Z">
        <w:r w:rsidRPr="005F1738">
          <w:rPr>
            <w:rFonts w:ascii="Times New Roman" w:hAnsi="Times New Roman" w:cs="Times New Roman"/>
            <w:bCs/>
            <w:i/>
            <w:iCs/>
            <w:lang w:val="en-US"/>
          </w:rPr>
          <w:t xml:space="preserve"> joint </w:t>
        </w:r>
      </w:ins>
      <w:del w:id="106"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07"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08" w:author="Parks, Robbie M" w:date="2022-03-03T15:49:00Z">
        <w:r w:rsidRPr="005F1738">
          <w:rPr>
            <w:rFonts w:ascii="Times New Roman" w:hAnsi="Times New Roman" w:cs="Times New Roman"/>
            <w:bCs/>
            <w:i/>
            <w:iCs/>
            <w:lang w:val="en-US"/>
          </w:rPr>
          <w:t xml:space="preserve">with the clearest results for </w:t>
        </w:r>
      </w:ins>
      <w:del w:id="109"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10"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111"/>
      <w:r w:rsidRPr="00E24D98">
        <w:rPr>
          <w:rFonts w:ascii="Times New Roman" w:hAnsi="Times New Roman" w:cs="Times New Roman"/>
          <w:b/>
          <w:bCs/>
          <w:lang w:val="en-US"/>
        </w:rPr>
        <w:t>13) Discussion, page 14, line 48: If EC and NOX are so highly correlated why are their associations with ALS so different?</w:t>
      </w:r>
      <w:commentRangeEnd w:id="111"/>
      <w:r w:rsidR="00F50BED" w:rsidRPr="00E24D98">
        <w:rPr>
          <w:rStyle w:val="CommentReference"/>
        </w:rPr>
        <w:commentReference w:id="111"/>
      </w:r>
    </w:p>
    <w:p w14:paraId="3A348467" w14:textId="77777777" w:rsidR="00ED23D1" w:rsidRPr="0011140B" w:rsidRDefault="00ED23D1" w:rsidP="00B45B6C">
      <w:pPr>
        <w:jc w:val="both"/>
        <w:rPr>
          <w:rFonts w:ascii="Times New Roman" w:hAnsi="Times New Roman" w:cs="Times New Roman"/>
          <w:b/>
          <w:bCs/>
          <w:lang w:val="en-US"/>
        </w:rPr>
      </w:pPr>
    </w:p>
    <w:p w14:paraId="0BC8394A" w14:textId="77777777" w:rsidR="00ED23D1" w:rsidRPr="0011140B" w:rsidRDefault="00ED23D1"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3925F48F" w14:textId="77777777" w:rsidR="009650EA" w:rsidRPr="0011140B" w:rsidRDefault="009650EA" w:rsidP="009650EA">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A694911" w14:textId="0023D756" w:rsidR="00ED23D1" w:rsidRPr="0011140B" w:rsidRDefault="00ED23D1" w:rsidP="00B45B6C">
      <w:pPr>
        <w:jc w:val="both"/>
        <w:rPr>
          <w:rFonts w:ascii="Times New Roman" w:hAnsi="Times New Roman" w:cs="Times New Roman"/>
          <w:lang w:val="en-US"/>
        </w:rPr>
      </w:pPr>
    </w:p>
    <w:p w14:paraId="4505C4E5"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65A838A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 xml:space="preserve">Other mixture methods, including Bayesian kernel machine regression, are not </w:t>
      </w:r>
      <w:r w:rsidR="002A6E8C" w:rsidRPr="0011140B">
        <w:rPr>
          <w:rFonts w:ascii="Times New Roman" w:hAnsi="Times New Roman" w:cs="Times New Roman"/>
          <w:lang w:val="en-US"/>
        </w:rPr>
        <w:t xml:space="preserve">currently </w:t>
      </w:r>
      <w:r w:rsidRPr="0011140B">
        <w:rPr>
          <w:rFonts w:ascii="Times New Roman" w:hAnsi="Times New Roman" w:cs="Times New Roman"/>
          <w:lang w:val="en-US"/>
        </w:rPr>
        <w:t xml:space="preserve">available for case-control studies. 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21BF0D79" w14:textId="4A78B77C" w:rsidR="00ED23D1" w:rsidRPr="0011140B" w:rsidRDefault="005149D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4EB308"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26B490CA" w:rsidR="00ED23D1" w:rsidRPr="0011140B" w:rsidRDefault="00311180" w:rsidP="00B45B6C">
      <w:pPr>
        <w:jc w:val="both"/>
        <w:rPr>
          <w:rFonts w:ascii="Times New Roman" w:hAnsi="Times New Roman" w:cs="Times New Roman"/>
          <w:lang w:val="en-US"/>
        </w:rPr>
      </w:pPr>
      <w:r w:rsidRPr="0011140B">
        <w:rPr>
          <w:rFonts w:ascii="Times New Roman" w:hAnsi="Times New Roman" w:cs="Times New Roman"/>
          <w:lang w:val="en-US"/>
        </w:rPr>
        <w:t xml:space="preserve">We now provide </w:t>
      </w:r>
      <w:proofErr w:type="spellStart"/>
      <w:r w:rsidRPr="0011140B">
        <w:rPr>
          <w:rFonts w:ascii="Times New Roman" w:hAnsi="Times New Roman" w:cs="Times New Roman"/>
          <w:lang w:val="en-US"/>
        </w:rPr>
        <w:t>eFigures</w:t>
      </w:r>
      <w:proofErr w:type="spellEnd"/>
      <w:r w:rsidRPr="0011140B">
        <w:rPr>
          <w:rFonts w:ascii="Times New Roman" w:hAnsi="Times New Roman" w:cs="Times New Roman"/>
          <w:lang w:val="en-US"/>
        </w:rPr>
        <w:t xml:space="preserve"> XX and XX to display the correlations of the 1- and 10-year exposure estimates.</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112" w:author="Parks, Robbie M" w:date="2022-02-10T14:41:00Z">
        <w:r w:rsidRPr="00826B13" w:rsidDel="00177537">
          <w:rPr>
            <w:rFonts w:ascii="Times New Roman" w:hAnsi="Times New Roman" w:cs="Times New Roman"/>
            <w:bCs/>
            <w:i/>
            <w:iCs/>
            <w:lang w:val="en-US"/>
          </w:rPr>
          <w:delText>unemployed or unclassified</w:delText>
        </w:r>
      </w:del>
      <w:ins w:id="113"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114" w:author="Parks, Robbie M" w:date="2022-02-10T14:50:00Z">
        <w:r w:rsidRPr="00680BDC" w:rsidDel="00FD6489">
          <w:rPr>
            <w:rFonts w:ascii="Times New Roman" w:hAnsi="Times New Roman" w:cs="Times New Roman"/>
            <w:bCs/>
            <w:i/>
            <w:iCs/>
            <w:lang w:val="en-US"/>
          </w:rPr>
          <w:delText>standard deviation</w:delText>
        </w:r>
      </w:del>
      <w:ins w:id="115"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w:t>
      </w:r>
      <w:proofErr w:type="spellStart"/>
      <w:r w:rsidRPr="00680BDC">
        <w:rPr>
          <w:rFonts w:ascii="Times New Roman" w:hAnsi="Times New Roman" w:cs="Times New Roman"/>
          <w:bCs/>
          <w:i/>
          <w:iCs/>
        </w:rPr>
        <w:t>CrI</w:t>
      </w:r>
      <w:proofErr w:type="spellEnd"/>
      <w:r w:rsidRPr="00680BDC">
        <w:rPr>
          <w:rFonts w:ascii="Times New Roman" w:hAnsi="Times New Roman" w:cs="Times New Roman"/>
          <w:bCs/>
          <w:i/>
          <w:iCs/>
        </w:rPr>
        <w:t xml:space="preserve">: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116"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117"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351064"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118"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119" w:author="Parks, Robbie M" w:date="2022-02-10T14:49:00Z">
        <w:r w:rsidR="003013EF" w:rsidRPr="003013EF" w:rsidDel="00FD6489">
          <w:rPr>
            <w:rFonts w:ascii="Times New Roman" w:hAnsi="Times New Roman" w:cs="Times New Roman"/>
            <w:i/>
            <w:iCs/>
            <w:lang w:val="en-US"/>
          </w:rPr>
          <w:delText>standard deviations</w:delText>
        </w:r>
      </w:del>
      <w:ins w:id="120"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121" w:author="Parks, Robbie M" w:date="2022-02-10T16:20:00Z">
        <w:r w:rsidR="003013EF" w:rsidRPr="003013EF">
          <w:rPr>
            <w:rFonts w:ascii="Times New Roman" w:hAnsi="Times New Roman" w:cs="Times New Roman"/>
            <w:i/>
            <w:iCs/>
            <w:lang w:val="en-US"/>
          </w:rPr>
          <w:t>Interquartile Range (IQR) could equivalently be used to scale poll</w:t>
        </w:r>
      </w:ins>
      <w:ins w:id="122"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123" w:author="Parks, Robbie M" w:date="2022-02-10T16:25:00Z">
        <w:r w:rsidRPr="00C24204">
          <w:rPr>
            <w:rFonts w:ascii="Times New Roman" w:hAnsi="Times New Roman" w:cs="Times New Roman"/>
            <w:bCs/>
            <w:i/>
            <w:iCs/>
          </w:rPr>
          <w:t>of traffic-related pollutants (</w:t>
        </w:r>
      </w:ins>
      <w:ins w:id="124"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125"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 xml:space="preserve">was 2.3% (95% </w:t>
      </w:r>
      <w:proofErr w:type="spellStart"/>
      <w:r w:rsidRPr="00C24204">
        <w:rPr>
          <w:rFonts w:ascii="Times New Roman" w:hAnsi="Times New Roman" w:cs="Times New Roman"/>
          <w:bCs/>
          <w:i/>
          <w:iCs/>
        </w:rPr>
        <w:t>CrI</w:t>
      </w:r>
      <w:proofErr w:type="spellEnd"/>
      <w:r w:rsidRPr="00C24204">
        <w:rPr>
          <w:rFonts w:ascii="Times New Roman" w:hAnsi="Times New Roman" w:cs="Times New Roman"/>
          <w:bCs/>
          <w:i/>
          <w:iCs/>
        </w:rPr>
        <w:t>: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126" w:author="Parks, Robbie M" w:date="2022-02-10T16:31:00Z">
        <w:r w:rsidRPr="00B312B2">
          <w:rPr>
            <w:rFonts w:ascii="Times New Roman" w:hAnsi="Times New Roman" w:cs="Times New Roman"/>
            <w:bCs/>
            <w:i/>
            <w:iCs/>
          </w:rPr>
          <w:t xml:space="preserve">, </w:t>
        </w:r>
      </w:ins>
      <w:ins w:id="127"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w:t>
      </w:r>
      <w:proofErr w:type="spellStart"/>
      <w:r w:rsidRPr="003D5589">
        <w:rPr>
          <w:rFonts w:ascii="Times New Roman" w:hAnsi="Times New Roman" w:cs="Times New Roman"/>
          <w:bCs/>
          <w:i/>
          <w:iCs/>
        </w:rPr>
        <w:t>eFigure</w:t>
      </w:r>
      <w:proofErr w:type="spellEnd"/>
      <w:r w:rsidRPr="003D5589">
        <w:rPr>
          <w:rFonts w:ascii="Times New Roman" w:hAnsi="Times New Roman" w:cs="Times New Roman"/>
          <w:bCs/>
          <w:i/>
          <w:iCs/>
        </w:rPr>
        <w:t xml:space="preserve"> 1).</w:t>
      </w:r>
      <w:ins w:id="128" w:author="Parks, Robbie M" w:date="2022-02-10T16:35:00Z">
        <w:r w:rsidRPr="003D5589">
          <w:rPr>
            <w:rFonts w:ascii="Times New Roman" w:hAnsi="Times New Roman" w:cs="Times New Roman"/>
            <w:bCs/>
            <w:i/>
            <w:iCs/>
          </w:rPr>
          <w:t xml:space="preserve"> </w:t>
        </w:r>
      </w:ins>
      <w:ins w:id="129"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130" w:author="Parks, Robbie M" w:date="2022-02-10T16:35:00Z">
        <w:r w:rsidRPr="003D5589">
          <w:rPr>
            <w:rFonts w:ascii="Times New Roman" w:hAnsi="Times New Roman" w:cs="Times New Roman"/>
            <w:bCs/>
            <w:i/>
            <w:iCs/>
            <w:lang w:val="en-US"/>
          </w:rPr>
          <w:t xml:space="preserve">verage concentration of </w:t>
        </w:r>
        <w:r w:rsidRPr="003D5589">
          <w:rPr>
            <w:rFonts w:ascii="Times New Roman" w:hAnsi="Times New Roman" w:cs="Times New Roman"/>
            <w:bCs/>
            <w:i/>
            <w:iCs/>
            <w:lang w:val="en-US"/>
          </w:rPr>
          <w:lastRenderedPageBreak/>
          <w:t>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131" w:author="Parks, Robbie M" w:date="2022-02-10T16:43:00Z">
        <w:r w:rsidRPr="003D5589">
          <w:rPr>
            <w:rFonts w:ascii="Times New Roman" w:hAnsi="Times New Roman" w:cs="Times New Roman"/>
            <w:bCs/>
            <w:i/>
            <w:iCs/>
            <w:lang w:val="en-US"/>
          </w:rPr>
          <w:t xml:space="preserve">across Denmark </w:t>
        </w:r>
      </w:ins>
      <w:ins w:id="132" w:author="Parks, Robbie M" w:date="2022-02-10T16:35:00Z">
        <w:r w:rsidRPr="003D5589">
          <w:rPr>
            <w:rFonts w:ascii="Times New Roman" w:hAnsi="Times New Roman" w:cs="Times New Roman"/>
            <w:bCs/>
            <w:i/>
            <w:iCs/>
            <w:lang w:val="en-US"/>
          </w:rPr>
          <w:t>for a representative year</w:t>
        </w:r>
      </w:ins>
      <w:ins w:id="133" w:author="Parks, Robbie M" w:date="2022-02-10T16:43:00Z">
        <w:r w:rsidRPr="003D5589">
          <w:rPr>
            <w:rFonts w:ascii="Times New Roman" w:hAnsi="Times New Roman" w:cs="Times New Roman"/>
            <w:bCs/>
            <w:i/>
            <w:iCs/>
            <w:lang w:val="en-US"/>
          </w:rPr>
          <w:t xml:space="preserve"> (2000; middle of study period 1989-2013)</w:t>
        </w:r>
      </w:ins>
      <w:ins w:id="134" w:author="Parks, Robbie M" w:date="2022-02-10T16:35:00Z">
        <w:r w:rsidRPr="003D5589">
          <w:rPr>
            <w:rFonts w:ascii="Times New Roman" w:hAnsi="Times New Roman" w:cs="Times New Roman"/>
            <w:bCs/>
            <w:i/>
            <w:iCs/>
            <w:lang w:val="en-US"/>
          </w:rPr>
          <w:t xml:space="preserve"> is also available in</w:t>
        </w:r>
      </w:ins>
      <w:ins w:id="135" w:author="Parks, Robbie M" w:date="2022-02-10T16:36:00Z">
        <w:r w:rsidRPr="003D5589">
          <w:rPr>
            <w:rFonts w:ascii="Times New Roman" w:hAnsi="Times New Roman" w:cs="Times New Roman"/>
            <w:bCs/>
            <w:i/>
            <w:iCs/>
            <w:lang w:val="en-US"/>
          </w:rPr>
          <w:t xml:space="preserve"> </w:t>
        </w:r>
        <w:proofErr w:type="spellStart"/>
        <w:r w:rsidRPr="003D5589">
          <w:rPr>
            <w:rFonts w:ascii="Times New Roman" w:hAnsi="Times New Roman" w:cs="Times New Roman"/>
            <w:bCs/>
            <w:i/>
            <w:iCs/>
            <w:lang w:val="en-US"/>
          </w:rPr>
          <w:t>eFigure</w:t>
        </w:r>
        <w:proofErr w:type="spellEnd"/>
        <w:r w:rsidRPr="003D5589">
          <w:rPr>
            <w:rFonts w:ascii="Times New Roman" w:hAnsi="Times New Roman" w:cs="Times New Roman"/>
            <w:bCs/>
            <w:i/>
            <w:iCs/>
            <w:lang w:val="en-US"/>
          </w:rPr>
          <w:t xml:space="preserv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77777777"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s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3778A7D0" w14:textId="573C6113" w:rsidR="00C83365" w:rsidRDefault="00C04AA5"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264EDF1" w14:textId="350920CD" w:rsidR="006D7AB9" w:rsidRDefault="006D7AB9"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11140B" w:rsidRDefault="004D4906" w:rsidP="004D4906">
      <w:pPr>
        <w:jc w:val="both"/>
        <w:rPr>
          <w:rFonts w:ascii="Times New Roman" w:hAnsi="Times New Roman" w:cs="Times New Roman"/>
          <w:lang w:val="en-US"/>
        </w:rPr>
      </w:pPr>
    </w:p>
    <w:p w14:paraId="3A3C21AE" w14:textId="5CA89CFA" w:rsidR="006D7AB9" w:rsidRDefault="004D490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30CEE29" w14:textId="12196468" w:rsidR="008E2D19" w:rsidRDefault="008E2D19"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590294AD" w14:textId="77777777" w:rsidR="008E2D19" w:rsidRDefault="008E2D19" w:rsidP="008E2D1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25F0011" w14:textId="530E8451"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lastRenderedPageBreak/>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77FBDDAF" w14:textId="18471CEB" w:rsidR="001C7436" w:rsidRDefault="001C7436" w:rsidP="001C7436">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7B2D1A97" w14:textId="77777777" w:rsidR="0047753E" w:rsidRDefault="0047753E" w:rsidP="001C7436">
      <w:pPr>
        <w:jc w:val="both"/>
        <w:rPr>
          <w:rFonts w:ascii="Times New Roman" w:hAnsi="Times New Roman" w:cs="Times New Roman"/>
          <w:lang w:val="en-US"/>
        </w:rPr>
      </w:pPr>
    </w:p>
    <w:p w14:paraId="602540D4" w14:textId="4707F4EF" w:rsidR="007C6CC8" w:rsidRDefault="00D0314A" w:rsidP="00B45B6C">
      <w:pPr>
        <w:jc w:val="both"/>
        <w:rPr>
          <w:rFonts w:ascii="Times New Roman" w:hAnsi="Times New Roman" w:cs="Times New Roman"/>
          <w:lang w:val="en-US"/>
        </w:rPr>
      </w:pPr>
      <w:commentRangeStart w:id="136"/>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s in a similar relative increase in the other related pollutants</w:t>
      </w:r>
      <w:r w:rsidR="00752A09">
        <w:rPr>
          <w:rFonts w:ascii="Times New Roman" w:hAnsi="Times New Roman" w:cs="Times New Roman"/>
          <w:lang w:val="en-US"/>
        </w:rPr>
        <w:t>.</w:t>
      </w:r>
      <w:commentRangeEnd w:id="136"/>
      <w:r w:rsidR="00121878">
        <w:rPr>
          <w:rStyle w:val="CommentReference"/>
        </w:rPr>
        <w:commentReference w:id="136"/>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73629AC1" w14:textId="4F77F93C" w:rsidR="00803D38" w:rsidRPr="0011140B" w:rsidRDefault="001F78AA"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91A41F8"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1964962E" w14:textId="77777777" w:rsidR="0024682C" w:rsidRPr="0011140B" w:rsidRDefault="0024682C" w:rsidP="0024682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B7F7B87" w14:textId="77777777" w:rsidR="0024682C" w:rsidRDefault="0024682C"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1FA2CF4D" w14:textId="77777777" w:rsidR="00C23AC1" w:rsidRPr="0011140B" w:rsidRDefault="00C23AC1" w:rsidP="00C23AC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B6E5A83" w14:textId="43F79085" w:rsidR="00ED68D2" w:rsidRDefault="00ED68D2"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1A92AD06" w14:textId="051C19D5" w:rsidR="00803D38" w:rsidRPr="009B6D41" w:rsidRDefault="00F943C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7B5D6BAF" w14:textId="7F939591" w:rsidR="00BD0B04" w:rsidRDefault="005833D9" w:rsidP="005833D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70634BF" w14:textId="5BDDC6AC" w:rsidR="00800045" w:rsidRDefault="00800045"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2426E63D" w14:textId="0919EEB0" w:rsidR="00DE7232" w:rsidRDefault="00DE7232" w:rsidP="00DE7232">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42E69C38" w14:textId="2403F8B9" w:rsidR="009112FB" w:rsidRDefault="009112FB" w:rsidP="00DE7232">
      <w:pPr>
        <w:jc w:val="both"/>
        <w:rPr>
          <w:rFonts w:ascii="Times New Roman" w:hAnsi="Times New Roman" w:cs="Times New Roman"/>
          <w:i/>
          <w:iCs/>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7001F73C" w14:textId="77777777" w:rsidR="00DE2415" w:rsidRDefault="00DE2415" w:rsidP="00DE2415">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476985A8" w14:textId="1676B255" w:rsidR="009112FB" w:rsidRPr="009112FB" w:rsidRDefault="009112FB"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2FC3A258" w14:textId="76A9FA6B" w:rsidR="00EB31C2" w:rsidRPr="006A337D" w:rsidRDefault="006A337D"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3EB15CF1" w14:textId="612FB5E1"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16FA9048" w:rsidR="00803D38" w:rsidRPr="00D47B0A" w:rsidRDefault="00D47B0A"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10"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682FA78E" w14:textId="1E5D0A91" w:rsidR="00D63B30" w:rsidRPr="0011140B" w:rsidRDefault="008E5766" w:rsidP="00D63B30">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Related to this, current household SES</w:t>
      </w:r>
      <w:r w:rsidR="008C60DD">
        <w:rPr>
          <w:rFonts w:ascii="Times New Roman" w:hAnsi="Times New Roman" w:cs="Times New Roman"/>
          <w:lang w:val="en-US"/>
        </w:rPr>
        <w:t xml:space="preserve"> would have influenced more the speed at which ALS diagnosis would have occurred, compared with previous marriage information</w:t>
      </w:r>
      <w:r w:rsidR="00B6632F">
        <w:rPr>
          <w:rFonts w:ascii="Times New Roman" w:hAnsi="Times New Roman" w:cs="Times New Roman"/>
          <w:lang w:val="en-US"/>
        </w:rPr>
        <w:t>.</w:t>
      </w:r>
      <w:r w:rsidR="00D63B30">
        <w:rPr>
          <w:rFonts w:ascii="Times New Roman" w:hAnsi="Times New Roman" w:cs="Times New Roman"/>
          <w:lang w:val="en-US"/>
        </w:rPr>
        <w:t xml:space="preserve"> </w:t>
      </w:r>
      <w:r w:rsidR="00583787">
        <w:rPr>
          <w:rFonts w:ascii="Times New Roman" w:hAnsi="Times New Roman" w:cs="Times New Roman"/>
          <w:lang w:val="en-US"/>
        </w:rPr>
        <w:t>Nevertheless</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 </w:t>
      </w:r>
      <w:r w:rsidR="00D63B30">
        <w:rPr>
          <w:rFonts w:ascii="Times New Roman" w:hAnsi="Times New Roman" w:cs="Times New Roman"/>
          <w:lang w:val="en-US"/>
        </w:rPr>
        <w:t xml:space="preserve">We have clarified in the revised manuscript </w:t>
      </w:r>
      <w:r w:rsidR="00D63B30" w:rsidRPr="0011140B">
        <w:rPr>
          <w:rFonts w:ascii="Times New Roman" w:hAnsi="Times New Roman" w:cs="Times New Roman"/>
          <w:highlight w:val="yellow"/>
          <w:lang w:val="en-US"/>
        </w:rPr>
        <w:t>(P. XX, Lines XX-XX):</w:t>
      </w:r>
    </w:p>
    <w:p w14:paraId="073BE2FB" w14:textId="77777777" w:rsidR="00D63B30" w:rsidRPr="0011140B" w:rsidRDefault="00D63B30" w:rsidP="00D63B30">
      <w:pPr>
        <w:jc w:val="both"/>
        <w:rPr>
          <w:rFonts w:ascii="Times New Roman" w:hAnsi="Times New Roman" w:cs="Times New Roman"/>
          <w:lang w:val="en-US"/>
        </w:rPr>
      </w:pPr>
    </w:p>
    <w:p w14:paraId="199CAA17" w14:textId="78D2088B" w:rsidR="00581708" w:rsidRDefault="00D63B30" w:rsidP="001226B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8A1F41" w14:textId="44DDF833" w:rsidR="003D3946" w:rsidRDefault="003D3946" w:rsidP="001226B3">
      <w:pPr>
        <w:jc w:val="both"/>
        <w:rPr>
          <w:rFonts w:ascii="Times New Roman" w:hAnsi="Times New Roman" w:cs="Times New Roman"/>
          <w:lang w:val="en-US"/>
        </w:rPr>
      </w:pPr>
    </w:p>
    <w:p w14:paraId="76E597AD" w14:textId="3FCC56DE"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71732364" w14:textId="38A24171" w:rsidR="00581708" w:rsidRDefault="00DF39AC" w:rsidP="001226B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5822195" w14:textId="5216B1D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3481975A" w:rsidR="00A11DA3" w:rsidRPr="0011140B" w:rsidRDefault="00D32497" w:rsidP="00A11DA3">
      <w:pPr>
        <w:jc w:val="both"/>
        <w:rPr>
          <w:rFonts w:ascii="Times New Roman" w:hAnsi="Times New Roman" w:cs="Times New Roman"/>
          <w:lang w:val="en-US"/>
        </w:rPr>
      </w:pPr>
      <w:commentRangeStart w:id="137"/>
      <w:r>
        <w:rPr>
          <w:rFonts w:ascii="Times New Roman" w:hAnsi="Times New Roman" w:cs="Times New Roman"/>
          <w:lang w:val="en-US"/>
        </w:rPr>
        <w:t xml:space="preserve">The </w:t>
      </w:r>
      <w:r w:rsidR="00A11DA3">
        <w:rPr>
          <w:rFonts w:ascii="Times New Roman" w:hAnsi="Times New Roman" w:cs="Times New Roman"/>
          <w:lang w:val="en-US"/>
        </w:rPr>
        <w:t xml:space="preserve">covariates were obtained at the index date, </w:t>
      </w:r>
      <w:commentRangeEnd w:id="137"/>
      <w:r w:rsidR="00433E26">
        <w:rPr>
          <w:rStyle w:val="CommentReference"/>
        </w:rPr>
        <w:commentReference w:id="137"/>
      </w:r>
      <w:r w:rsidR="00A11DA3">
        <w:rPr>
          <w:rFonts w:ascii="Times New Roman" w:hAnsi="Times New Roman" w:cs="Times New Roman"/>
          <w:lang w:val="en-US"/>
        </w:rPr>
        <w:t xml:space="preserve">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252C4E" w14:textId="521879C5" w:rsidR="00803D38" w:rsidRPr="00A11DA3" w:rsidRDefault="00A11DA3"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070FC01" w14:textId="2B06B71E"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37997AD4" w14:textId="42389EF4" w:rsidR="00BD21B6" w:rsidRPr="00D453C4" w:rsidRDefault="00803D38"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 xml:space="preserve">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t>
      </w:r>
      <w:r w:rsidR="00CE7300" w:rsidRPr="00E06472">
        <w:rPr>
          <w:rFonts w:ascii="Times New Roman" w:hAnsi="Times New Roman" w:cs="Times New Roman"/>
          <w:b/>
          <w:bCs/>
          <w:lang w:val="en-US"/>
        </w:rPr>
        <w:lastRenderedPageBreak/>
        <w:t>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677537CC"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 xml:space="preserve">drives variation in pollution levels.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p>
    <w:p w14:paraId="1F89388E" w14:textId="77777777" w:rsidR="00065CDB" w:rsidRDefault="00065CDB" w:rsidP="00B45B6C">
      <w:pPr>
        <w:jc w:val="both"/>
        <w:rPr>
          <w:rFonts w:ascii="Times New Roman" w:hAnsi="Times New Roman" w:cs="Times New Roman"/>
          <w:lang w:val="en-US"/>
        </w:rPr>
      </w:pPr>
    </w:p>
    <w:p w14:paraId="163C4667" w14:textId="77777777"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 xml:space="preserve">while we do not anticipate a caus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4BE4E178" w14:textId="47A9DC89" w:rsidR="009B5B01" w:rsidRPr="0011140B" w:rsidRDefault="009859C0"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138"/>
      <w:r w:rsidRPr="0011140B">
        <w:rPr>
          <w:rFonts w:ascii="Times New Roman" w:hAnsi="Times New Roman" w:cs="Times New Roman"/>
          <w:b/>
          <w:bCs/>
          <w:lang w:val="en-US"/>
        </w:rPr>
        <w:t xml:space="preserve">11. Table 1/Table 2: </w:t>
      </w:r>
      <w:commentRangeEnd w:id="138"/>
      <w:r w:rsidR="001617E7">
        <w:rPr>
          <w:rStyle w:val="CommentReference"/>
        </w:rPr>
        <w:commentReference w:id="138"/>
      </w:r>
      <w:r w:rsidRPr="0011140B">
        <w:rPr>
          <w:rFonts w:ascii="Times New Roman" w:hAnsi="Times New Roman" w:cs="Times New Roman"/>
          <w:b/>
          <w:bCs/>
          <w:lang w:val="en-US"/>
        </w:rPr>
        <w:t>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r>
        <w:rPr>
          <w:noProof/>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3B8904BE" w14:textId="4293490A" w:rsidR="00016E7F" w:rsidRDefault="0050564C" w:rsidP="0050564C">
      <w:pPr>
        <w:jc w:val="both"/>
        <w:rPr>
          <w:rFonts w:ascii="Times New Roman" w:hAnsi="Times New Roman" w:cs="Times New Roman"/>
          <w:bCs/>
        </w:rPr>
      </w:pPr>
      <w:r w:rsidRPr="0011140B">
        <w:rPr>
          <w:rFonts w:ascii="Times New Roman" w:hAnsi="Times New Roman" w:cs="Times New Roman"/>
          <w:i/>
          <w:iCs/>
          <w:highlight w:val="yellow"/>
          <w:lang w:val="en-US"/>
        </w:rPr>
        <w:lastRenderedPageBreak/>
        <w:t>[[[QUOTE]]]</w:t>
      </w:r>
    </w:p>
    <w:p w14:paraId="758698D8" w14:textId="47A28E6E" w:rsidR="00862ED6" w:rsidRDefault="00862ED6"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359B9A34" w14:textId="77777777" w:rsidR="00A70E29" w:rsidRDefault="00A70E29" w:rsidP="00A70E29">
      <w:pPr>
        <w:jc w:val="both"/>
        <w:rPr>
          <w:rFonts w:ascii="Times New Roman" w:hAnsi="Times New Roman" w:cs="Times New Roman"/>
          <w:bCs/>
        </w:rPr>
      </w:pPr>
      <w:r w:rsidRPr="0011140B">
        <w:rPr>
          <w:rFonts w:ascii="Times New Roman" w:hAnsi="Times New Roman" w:cs="Times New Roman"/>
          <w:i/>
          <w:iCs/>
          <w:highlight w:val="yellow"/>
          <w:lang w:val="en-US"/>
        </w:rPr>
        <w:t>[[[QUOTE]]]</w:t>
      </w:r>
    </w:p>
    <w:p w14:paraId="4C91EFA4" w14:textId="5C24008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7CCBD722" w14:textId="15349442" w:rsidR="00803D38" w:rsidRPr="0011140B" w:rsidRDefault="00E40F5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139"/>
      <w:r w:rsidRPr="0011140B">
        <w:rPr>
          <w:rFonts w:ascii="Times New Roman" w:hAnsi="Times New Roman" w:cs="Times New Roman"/>
          <w:b/>
          <w:bCs/>
          <w:lang w:val="en-US"/>
        </w:rPr>
        <w:t xml:space="preserve">16. Abstract: </w:t>
      </w:r>
      <w:commentRangeEnd w:id="139"/>
      <w:r w:rsidR="0035746E">
        <w:rPr>
          <w:rStyle w:val="CommentReference"/>
        </w:rPr>
        <w:commentReference w:id="139"/>
      </w:r>
      <w:r w:rsidRPr="0011140B">
        <w:rPr>
          <w:rFonts w:ascii="Times New Roman" w:hAnsi="Times New Roman" w:cs="Times New Roman"/>
          <w:b/>
          <w:bCs/>
          <w:lang w:val="en-US"/>
        </w:rPr>
        <w:t>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lastRenderedPageBreak/>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52D7EDDE" w14:textId="77777777" w:rsidR="00896C4E" w:rsidRPr="0011140B" w:rsidRDefault="00896C4E" w:rsidP="00896C4E">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2160C407" w14:textId="64C2C8AA" w:rsidR="00803D38" w:rsidRPr="0011140B" w:rsidRDefault="005508F9"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0A9F4A74" w14:textId="76D66E9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3D1DFDE9" w14:textId="523EE1CF" w:rsidR="00002B7B" w:rsidRPr="0011140B" w:rsidRDefault="007F0792" w:rsidP="007F0792">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4BCE79F" w14:textId="6817192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01BBB142" w14:textId="61D3AADA" w:rsidR="00803D38" w:rsidRPr="00EB66E5" w:rsidRDefault="00EB66E5"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07D58300"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7325A9B3" w14:textId="7D07BF79" w:rsidR="00803D38" w:rsidRPr="00BE5B47" w:rsidRDefault="00BE5B4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FC5BAB7" w14:textId="566D466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4D645485" w14:textId="185A451E" w:rsidR="00803D38" w:rsidRPr="0011140B" w:rsidRDefault="00A10A04" w:rsidP="00A10A04">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AF40A3" w14:textId="0B08514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5B33090D" w14:textId="0AEAF64F" w:rsidR="00A10A04" w:rsidRPr="0011140B" w:rsidRDefault="00D14EF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9C75FC0"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2"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3"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4"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3BEA1118" w14:textId="5F162BEB" w:rsidR="00803D38"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One of the main benefits of our Bayesian approach is that each marginal’s distribution </w:t>
      </w:r>
      <w:r w:rsidR="0004013E">
        <w:rPr>
          <w:rFonts w:ascii="Times New Roman" w:hAnsi="Times New Roman" w:cs="Times New Roman"/>
          <w:lang w:val="en-US"/>
        </w:rPr>
        <w:t xml:space="preserve">probability mass </w:t>
      </w:r>
      <w:r w:rsidR="000A6D0A">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1CA24140" w14:textId="77777777" w:rsidR="00B35511" w:rsidRPr="0011140B" w:rsidRDefault="00B35511" w:rsidP="00B3551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09D908" w14:textId="17ADF6CA" w:rsidR="0031699C" w:rsidRPr="0011140B" w:rsidRDefault="0031699C" w:rsidP="00B45B6C">
      <w:pPr>
        <w:jc w:val="both"/>
        <w:rPr>
          <w:rFonts w:ascii="Times New Roman" w:hAnsi="Times New Roman" w:cs="Times New Roman"/>
          <w:lang w:val="en-US"/>
        </w:rPr>
      </w:pP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5"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5573848"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7"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1" w:author="Parks, Robbie M" w:date="2022-03-01T11:34:00Z" w:initials="PRM">
    <w:p w14:paraId="5956D533" w14:textId="0CD585B3" w:rsidR="00F50BED" w:rsidRDefault="00F50BED">
      <w:pPr>
        <w:pStyle w:val="CommentText"/>
      </w:pPr>
      <w:r>
        <w:rPr>
          <w:rStyle w:val="CommentReference"/>
        </w:rPr>
        <w:annotationRef/>
      </w:r>
      <w:r>
        <w:t>Marianthi: Any thoughts</w:t>
      </w:r>
      <w:r w:rsidR="00A43D0A">
        <w:t xml:space="preserve"> on how I should answer this?</w:t>
      </w:r>
    </w:p>
  </w:comment>
  <w:comment w:id="136" w:author="Parks, Robbie M" w:date="2022-03-01T12:30:00Z" w:initials="PRM">
    <w:p w14:paraId="6AD5238F" w14:textId="409A5D00" w:rsidR="00121878" w:rsidRDefault="00121878">
      <w:pPr>
        <w:pStyle w:val="CommentText"/>
      </w:pPr>
      <w:r>
        <w:rPr>
          <w:rStyle w:val="CommentReference"/>
        </w:rPr>
        <w:annotationRef/>
      </w:r>
      <w:r>
        <w:t>Marianthi: I was just thinking out loud for this. Is this true?</w:t>
      </w:r>
      <w:r w:rsidR="00D01A49">
        <w:t xml:space="preserve"> Do you think I might need to go back into the data and actually crunch anything here?</w:t>
      </w:r>
    </w:p>
  </w:comment>
  <w:comment w:id="137" w:author="Parks, Robbie M" w:date="2022-03-01T15:02:00Z" w:initials="PRM">
    <w:p w14:paraId="68FD2ED7" w14:textId="54CE9427" w:rsidR="00433E26" w:rsidRDefault="00433E26">
      <w:pPr>
        <w:pStyle w:val="CommentText"/>
      </w:pPr>
      <w:r>
        <w:rPr>
          <w:rStyle w:val="CommentReference"/>
        </w:rPr>
        <w:annotationRef/>
      </w:r>
      <w:r>
        <w:t xml:space="preserve">Check with </w:t>
      </w:r>
      <w:proofErr w:type="spellStart"/>
      <w:r>
        <w:t>Jonni</w:t>
      </w:r>
      <w:proofErr w:type="spellEnd"/>
    </w:p>
  </w:comment>
  <w:comment w:id="138" w:author="Parks, Robbie M" w:date="2022-03-03T14:22:00Z" w:initials="PRM">
    <w:p w14:paraId="7485DB2D" w14:textId="270C4628" w:rsidR="001617E7" w:rsidRDefault="001617E7">
      <w:pPr>
        <w:pStyle w:val="CommentText"/>
      </w:pPr>
      <w:r>
        <w:rPr>
          <w:rStyle w:val="CommentReference"/>
        </w:rPr>
        <w:annotationRef/>
      </w:r>
      <w:proofErr w:type="gramStart"/>
      <w:r>
        <w:t>Marianthi</w:t>
      </w:r>
      <w:proofErr w:type="gramEnd"/>
      <w:r>
        <w:t xml:space="preserve">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139" w:author="Parks, Robbie M" w:date="2022-03-03T14:59:00Z" w:initials="PRM">
    <w:p w14:paraId="62AF1F70" w14:textId="45AF5D29" w:rsidR="0035746E" w:rsidRDefault="0035746E">
      <w:pPr>
        <w:pStyle w:val="CommentText"/>
      </w:pPr>
      <w:r>
        <w:rPr>
          <w:rStyle w:val="CommentReference"/>
        </w:rPr>
        <w:annotationRef/>
      </w:r>
      <w:r>
        <w:t xml:space="preserve">Marianthi: Confused as to what this means. I attempted to answer but not </w:t>
      </w:r>
      <w:proofErr w:type="gramStart"/>
      <w:r>
        <w:t>sur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56D533" w15:done="0"/>
  <w15:commentEx w15:paraId="6AD5238F" w15:done="0"/>
  <w15:commentEx w15:paraId="68FD2ED7" w15:done="0"/>
  <w15:commentEx w15:paraId="7485DB2D" w15:done="0"/>
  <w15:commentEx w15:paraId="62AF1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832E" w16cex:dateUtc="2022-03-01T16:34:00Z"/>
  <w16cex:commentExtensible w16cex:durableId="25C89060" w16cex:dateUtc="2022-03-01T17:30:00Z"/>
  <w16cex:commentExtensible w16cex:durableId="25C8B3F1" w16cex:dateUtc="2022-03-01T20:02:00Z"/>
  <w16cex:commentExtensible w16cex:durableId="25CB4D9E" w16cex:dateUtc="2022-03-03T19:22:00Z"/>
  <w16cex:commentExtensible w16cex:durableId="25CB5665" w16cex:dateUtc="2022-03-03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56D533" w16cid:durableId="25C8832E"/>
  <w16cid:commentId w16cid:paraId="6AD5238F" w16cid:durableId="25C89060"/>
  <w16cid:commentId w16cid:paraId="68FD2ED7" w16cid:durableId="25C8B3F1"/>
  <w16cid:commentId w16cid:paraId="7485DB2D" w16cid:durableId="25CB4D9E"/>
  <w16cid:commentId w16cid:paraId="62AF1F70" w16cid:durableId="25CB56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757E"/>
    <w:rsid w:val="00050DAC"/>
    <w:rsid w:val="00053309"/>
    <w:rsid w:val="000543F8"/>
    <w:rsid w:val="00063068"/>
    <w:rsid w:val="00063472"/>
    <w:rsid w:val="00065CDB"/>
    <w:rsid w:val="00067851"/>
    <w:rsid w:val="000705C7"/>
    <w:rsid w:val="000713AC"/>
    <w:rsid w:val="0008355E"/>
    <w:rsid w:val="00085CF7"/>
    <w:rsid w:val="00087F0A"/>
    <w:rsid w:val="00091A36"/>
    <w:rsid w:val="00097366"/>
    <w:rsid w:val="000A69A4"/>
    <w:rsid w:val="000A6D0A"/>
    <w:rsid w:val="000B4827"/>
    <w:rsid w:val="000B4E69"/>
    <w:rsid w:val="000B667A"/>
    <w:rsid w:val="000C16A1"/>
    <w:rsid w:val="000D2400"/>
    <w:rsid w:val="000D2F58"/>
    <w:rsid w:val="000D3D1A"/>
    <w:rsid w:val="000E00C2"/>
    <w:rsid w:val="000F2398"/>
    <w:rsid w:val="000F5627"/>
    <w:rsid w:val="000F5724"/>
    <w:rsid w:val="0010189C"/>
    <w:rsid w:val="00101969"/>
    <w:rsid w:val="00106E4A"/>
    <w:rsid w:val="00106EBA"/>
    <w:rsid w:val="00110190"/>
    <w:rsid w:val="0011140B"/>
    <w:rsid w:val="00120272"/>
    <w:rsid w:val="00121241"/>
    <w:rsid w:val="00121878"/>
    <w:rsid w:val="001226B3"/>
    <w:rsid w:val="00137235"/>
    <w:rsid w:val="0014117C"/>
    <w:rsid w:val="001424D8"/>
    <w:rsid w:val="00142556"/>
    <w:rsid w:val="00143058"/>
    <w:rsid w:val="00155508"/>
    <w:rsid w:val="001576FF"/>
    <w:rsid w:val="001617E7"/>
    <w:rsid w:val="00162528"/>
    <w:rsid w:val="00170F26"/>
    <w:rsid w:val="00174135"/>
    <w:rsid w:val="00174323"/>
    <w:rsid w:val="00175849"/>
    <w:rsid w:val="0019252E"/>
    <w:rsid w:val="001A5CB3"/>
    <w:rsid w:val="001A7C11"/>
    <w:rsid w:val="001B13F2"/>
    <w:rsid w:val="001B5F18"/>
    <w:rsid w:val="001C6247"/>
    <w:rsid w:val="001C7436"/>
    <w:rsid w:val="001C7703"/>
    <w:rsid w:val="001D2511"/>
    <w:rsid w:val="001D4FF6"/>
    <w:rsid w:val="001D702B"/>
    <w:rsid w:val="001E269C"/>
    <w:rsid w:val="001F0132"/>
    <w:rsid w:val="001F18AD"/>
    <w:rsid w:val="001F78AA"/>
    <w:rsid w:val="00203326"/>
    <w:rsid w:val="00204A75"/>
    <w:rsid w:val="00214F31"/>
    <w:rsid w:val="002202CD"/>
    <w:rsid w:val="0022088B"/>
    <w:rsid w:val="00221622"/>
    <w:rsid w:val="00221B1E"/>
    <w:rsid w:val="00240785"/>
    <w:rsid w:val="00242901"/>
    <w:rsid w:val="00245E79"/>
    <w:rsid w:val="0024682C"/>
    <w:rsid w:val="0026354D"/>
    <w:rsid w:val="002643B5"/>
    <w:rsid w:val="002728E6"/>
    <w:rsid w:val="00272B79"/>
    <w:rsid w:val="002745B3"/>
    <w:rsid w:val="00275392"/>
    <w:rsid w:val="00275C19"/>
    <w:rsid w:val="00280077"/>
    <w:rsid w:val="00282596"/>
    <w:rsid w:val="002915C6"/>
    <w:rsid w:val="002935E3"/>
    <w:rsid w:val="002962B0"/>
    <w:rsid w:val="002A6146"/>
    <w:rsid w:val="002A6E8C"/>
    <w:rsid w:val="002B2C74"/>
    <w:rsid w:val="002B3FF5"/>
    <w:rsid w:val="002B68D0"/>
    <w:rsid w:val="002C7CA0"/>
    <w:rsid w:val="002D0DC9"/>
    <w:rsid w:val="002D1A83"/>
    <w:rsid w:val="002D316C"/>
    <w:rsid w:val="002E0C7E"/>
    <w:rsid w:val="002E6D2E"/>
    <w:rsid w:val="002F03EE"/>
    <w:rsid w:val="002F5BE2"/>
    <w:rsid w:val="003013EF"/>
    <w:rsid w:val="00302F88"/>
    <w:rsid w:val="00304D90"/>
    <w:rsid w:val="00310EE7"/>
    <w:rsid w:val="00311180"/>
    <w:rsid w:val="0031699C"/>
    <w:rsid w:val="00316B30"/>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92A73"/>
    <w:rsid w:val="003939C1"/>
    <w:rsid w:val="003A2842"/>
    <w:rsid w:val="003C344C"/>
    <w:rsid w:val="003C5AE0"/>
    <w:rsid w:val="003D3946"/>
    <w:rsid w:val="003D5589"/>
    <w:rsid w:val="003D7F61"/>
    <w:rsid w:val="003E480A"/>
    <w:rsid w:val="003E544E"/>
    <w:rsid w:val="003E5C75"/>
    <w:rsid w:val="003E74E9"/>
    <w:rsid w:val="003F562A"/>
    <w:rsid w:val="00405E88"/>
    <w:rsid w:val="00413B0E"/>
    <w:rsid w:val="00415467"/>
    <w:rsid w:val="00422E82"/>
    <w:rsid w:val="00433E26"/>
    <w:rsid w:val="00434504"/>
    <w:rsid w:val="00434698"/>
    <w:rsid w:val="00436025"/>
    <w:rsid w:val="00436AFC"/>
    <w:rsid w:val="00437507"/>
    <w:rsid w:val="00440007"/>
    <w:rsid w:val="00445548"/>
    <w:rsid w:val="00446E3F"/>
    <w:rsid w:val="00447E4E"/>
    <w:rsid w:val="00447F59"/>
    <w:rsid w:val="00450080"/>
    <w:rsid w:val="004570CD"/>
    <w:rsid w:val="00461240"/>
    <w:rsid w:val="004703BC"/>
    <w:rsid w:val="004754B0"/>
    <w:rsid w:val="00475C8D"/>
    <w:rsid w:val="0047753E"/>
    <w:rsid w:val="004810A2"/>
    <w:rsid w:val="004840A8"/>
    <w:rsid w:val="0048514D"/>
    <w:rsid w:val="00493D7F"/>
    <w:rsid w:val="004959E0"/>
    <w:rsid w:val="004A2BF7"/>
    <w:rsid w:val="004B68BA"/>
    <w:rsid w:val="004B7045"/>
    <w:rsid w:val="004C1AC8"/>
    <w:rsid w:val="004C3E70"/>
    <w:rsid w:val="004D4906"/>
    <w:rsid w:val="004D5CB2"/>
    <w:rsid w:val="004E0EEE"/>
    <w:rsid w:val="00502732"/>
    <w:rsid w:val="0050564C"/>
    <w:rsid w:val="005104DE"/>
    <w:rsid w:val="005112D0"/>
    <w:rsid w:val="005113CC"/>
    <w:rsid w:val="00511FAF"/>
    <w:rsid w:val="0051463C"/>
    <w:rsid w:val="00514809"/>
    <w:rsid w:val="005149D6"/>
    <w:rsid w:val="0052191B"/>
    <w:rsid w:val="00524B99"/>
    <w:rsid w:val="0052521A"/>
    <w:rsid w:val="00530C11"/>
    <w:rsid w:val="005332E5"/>
    <w:rsid w:val="005400B4"/>
    <w:rsid w:val="005438FA"/>
    <w:rsid w:val="0054604B"/>
    <w:rsid w:val="005465D3"/>
    <w:rsid w:val="00550702"/>
    <w:rsid w:val="005508F9"/>
    <w:rsid w:val="00553538"/>
    <w:rsid w:val="00560565"/>
    <w:rsid w:val="005636B2"/>
    <w:rsid w:val="00563B4E"/>
    <w:rsid w:val="0056449B"/>
    <w:rsid w:val="00565DF6"/>
    <w:rsid w:val="00567372"/>
    <w:rsid w:val="00574EAC"/>
    <w:rsid w:val="00581708"/>
    <w:rsid w:val="00583048"/>
    <w:rsid w:val="005833D9"/>
    <w:rsid w:val="00583787"/>
    <w:rsid w:val="00583CEB"/>
    <w:rsid w:val="00584AA7"/>
    <w:rsid w:val="00584F4A"/>
    <w:rsid w:val="005979DA"/>
    <w:rsid w:val="005A0E35"/>
    <w:rsid w:val="005A2ECB"/>
    <w:rsid w:val="005A5C56"/>
    <w:rsid w:val="005A6C31"/>
    <w:rsid w:val="005A6EAA"/>
    <w:rsid w:val="005A6F03"/>
    <w:rsid w:val="005C2C25"/>
    <w:rsid w:val="005C5FA1"/>
    <w:rsid w:val="005D14A6"/>
    <w:rsid w:val="005D41EC"/>
    <w:rsid w:val="005D4779"/>
    <w:rsid w:val="005D5F41"/>
    <w:rsid w:val="005E4757"/>
    <w:rsid w:val="005E5028"/>
    <w:rsid w:val="005F1738"/>
    <w:rsid w:val="005F297C"/>
    <w:rsid w:val="005F2F15"/>
    <w:rsid w:val="00604358"/>
    <w:rsid w:val="0060697A"/>
    <w:rsid w:val="00612FB2"/>
    <w:rsid w:val="00613534"/>
    <w:rsid w:val="00615544"/>
    <w:rsid w:val="00622016"/>
    <w:rsid w:val="00625881"/>
    <w:rsid w:val="00627769"/>
    <w:rsid w:val="00627E86"/>
    <w:rsid w:val="00632B1A"/>
    <w:rsid w:val="00632C70"/>
    <w:rsid w:val="00634F3D"/>
    <w:rsid w:val="00640D4D"/>
    <w:rsid w:val="00643C03"/>
    <w:rsid w:val="006477F7"/>
    <w:rsid w:val="00650799"/>
    <w:rsid w:val="00661675"/>
    <w:rsid w:val="00663691"/>
    <w:rsid w:val="006654B8"/>
    <w:rsid w:val="00671827"/>
    <w:rsid w:val="00671CDF"/>
    <w:rsid w:val="00674D2F"/>
    <w:rsid w:val="00680BDC"/>
    <w:rsid w:val="0068563F"/>
    <w:rsid w:val="00695B56"/>
    <w:rsid w:val="006A043C"/>
    <w:rsid w:val="006A337D"/>
    <w:rsid w:val="006A7745"/>
    <w:rsid w:val="006B0BB6"/>
    <w:rsid w:val="006B1F9C"/>
    <w:rsid w:val="006B4566"/>
    <w:rsid w:val="006B4FF3"/>
    <w:rsid w:val="006B799D"/>
    <w:rsid w:val="006C495B"/>
    <w:rsid w:val="006C53A4"/>
    <w:rsid w:val="006D102F"/>
    <w:rsid w:val="006D1D65"/>
    <w:rsid w:val="006D5AD8"/>
    <w:rsid w:val="006D7AB9"/>
    <w:rsid w:val="006E112C"/>
    <w:rsid w:val="006F0DDC"/>
    <w:rsid w:val="006F75A2"/>
    <w:rsid w:val="006F7613"/>
    <w:rsid w:val="00702959"/>
    <w:rsid w:val="007041E8"/>
    <w:rsid w:val="007061BD"/>
    <w:rsid w:val="0071289C"/>
    <w:rsid w:val="007159A1"/>
    <w:rsid w:val="00726A9D"/>
    <w:rsid w:val="007353C7"/>
    <w:rsid w:val="007363A8"/>
    <w:rsid w:val="007437F6"/>
    <w:rsid w:val="00744F8D"/>
    <w:rsid w:val="00752A09"/>
    <w:rsid w:val="00753237"/>
    <w:rsid w:val="0075514A"/>
    <w:rsid w:val="007559BE"/>
    <w:rsid w:val="00755CA2"/>
    <w:rsid w:val="007627EF"/>
    <w:rsid w:val="007636A2"/>
    <w:rsid w:val="00766DF0"/>
    <w:rsid w:val="007731B8"/>
    <w:rsid w:val="00775685"/>
    <w:rsid w:val="00782A1E"/>
    <w:rsid w:val="00791462"/>
    <w:rsid w:val="007942B8"/>
    <w:rsid w:val="00797847"/>
    <w:rsid w:val="007A127E"/>
    <w:rsid w:val="007A1481"/>
    <w:rsid w:val="007A229A"/>
    <w:rsid w:val="007A26E2"/>
    <w:rsid w:val="007B060B"/>
    <w:rsid w:val="007C2F2B"/>
    <w:rsid w:val="007C6CC8"/>
    <w:rsid w:val="007D10A7"/>
    <w:rsid w:val="007D4678"/>
    <w:rsid w:val="007D6902"/>
    <w:rsid w:val="007E0F99"/>
    <w:rsid w:val="007E3DB4"/>
    <w:rsid w:val="007E40A3"/>
    <w:rsid w:val="007F0792"/>
    <w:rsid w:val="007F5F30"/>
    <w:rsid w:val="00800045"/>
    <w:rsid w:val="00803D38"/>
    <w:rsid w:val="00812DE9"/>
    <w:rsid w:val="008132C9"/>
    <w:rsid w:val="00813F5E"/>
    <w:rsid w:val="008167E4"/>
    <w:rsid w:val="008239D8"/>
    <w:rsid w:val="0082678F"/>
    <w:rsid w:val="0082679D"/>
    <w:rsid w:val="00826B13"/>
    <w:rsid w:val="00827B55"/>
    <w:rsid w:val="0083353E"/>
    <w:rsid w:val="00835693"/>
    <w:rsid w:val="00836076"/>
    <w:rsid w:val="00841A65"/>
    <w:rsid w:val="00841F05"/>
    <w:rsid w:val="00843F8F"/>
    <w:rsid w:val="00851307"/>
    <w:rsid w:val="0085513B"/>
    <w:rsid w:val="0085742B"/>
    <w:rsid w:val="00862ED6"/>
    <w:rsid w:val="00865A49"/>
    <w:rsid w:val="00874F09"/>
    <w:rsid w:val="00876586"/>
    <w:rsid w:val="008808CC"/>
    <w:rsid w:val="00887CD3"/>
    <w:rsid w:val="00894E49"/>
    <w:rsid w:val="00895BFE"/>
    <w:rsid w:val="00896C4E"/>
    <w:rsid w:val="008A0CAD"/>
    <w:rsid w:val="008A2347"/>
    <w:rsid w:val="008B105C"/>
    <w:rsid w:val="008B1AB2"/>
    <w:rsid w:val="008C1862"/>
    <w:rsid w:val="008C368A"/>
    <w:rsid w:val="008C3C22"/>
    <w:rsid w:val="008C60DD"/>
    <w:rsid w:val="008C6F57"/>
    <w:rsid w:val="008D3933"/>
    <w:rsid w:val="008D4DFF"/>
    <w:rsid w:val="008D6D46"/>
    <w:rsid w:val="008E2D19"/>
    <w:rsid w:val="008E5766"/>
    <w:rsid w:val="008F5878"/>
    <w:rsid w:val="0090487A"/>
    <w:rsid w:val="00905BE9"/>
    <w:rsid w:val="009112FB"/>
    <w:rsid w:val="00916CF5"/>
    <w:rsid w:val="009202B8"/>
    <w:rsid w:val="0092235A"/>
    <w:rsid w:val="009237C6"/>
    <w:rsid w:val="00923FA8"/>
    <w:rsid w:val="009243F2"/>
    <w:rsid w:val="00925006"/>
    <w:rsid w:val="0094149B"/>
    <w:rsid w:val="009433C7"/>
    <w:rsid w:val="0094720B"/>
    <w:rsid w:val="00951246"/>
    <w:rsid w:val="00955396"/>
    <w:rsid w:val="00955CE9"/>
    <w:rsid w:val="00957F8E"/>
    <w:rsid w:val="00960C1B"/>
    <w:rsid w:val="009634CD"/>
    <w:rsid w:val="009650EA"/>
    <w:rsid w:val="00972888"/>
    <w:rsid w:val="00976EEF"/>
    <w:rsid w:val="009776BD"/>
    <w:rsid w:val="00981AD3"/>
    <w:rsid w:val="00982380"/>
    <w:rsid w:val="0098461C"/>
    <w:rsid w:val="009859C0"/>
    <w:rsid w:val="009937E9"/>
    <w:rsid w:val="009A3F72"/>
    <w:rsid w:val="009B0F44"/>
    <w:rsid w:val="009B223E"/>
    <w:rsid w:val="009B385A"/>
    <w:rsid w:val="009B5B01"/>
    <w:rsid w:val="009B5EF3"/>
    <w:rsid w:val="009B6D41"/>
    <w:rsid w:val="009C08F0"/>
    <w:rsid w:val="009C6185"/>
    <w:rsid w:val="009D0709"/>
    <w:rsid w:val="009D680D"/>
    <w:rsid w:val="009E5C49"/>
    <w:rsid w:val="009F537F"/>
    <w:rsid w:val="009F5E38"/>
    <w:rsid w:val="00A10A04"/>
    <w:rsid w:val="00A11DA3"/>
    <w:rsid w:val="00A13166"/>
    <w:rsid w:val="00A13ADC"/>
    <w:rsid w:val="00A13F27"/>
    <w:rsid w:val="00A214DA"/>
    <w:rsid w:val="00A2350E"/>
    <w:rsid w:val="00A25851"/>
    <w:rsid w:val="00A25907"/>
    <w:rsid w:val="00A26B52"/>
    <w:rsid w:val="00A27379"/>
    <w:rsid w:val="00A30CBB"/>
    <w:rsid w:val="00A42679"/>
    <w:rsid w:val="00A43D0A"/>
    <w:rsid w:val="00A46A47"/>
    <w:rsid w:val="00A4787C"/>
    <w:rsid w:val="00A564E2"/>
    <w:rsid w:val="00A64455"/>
    <w:rsid w:val="00A70E29"/>
    <w:rsid w:val="00A81946"/>
    <w:rsid w:val="00A82063"/>
    <w:rsid w:val="00A835BC"/>
    <w:rsid w:val="00A879E1"/>
    <w:rsid w:val="00A9263F"/>
    <w:rsid w:val="00A96335"/>
    <w:rsid w:val="00AA3C07"/>
    <w:rsid w:val="00AB0F0F"/>
    <w:rsid w:val="00AB41A7"/>
    <w:rsid w:val="00AB7B8E"/>
    <w:rsid w:val="00AC0696"/>
    <w:rsid w:val="00AC0CDE"/>
    <w:rsid w:val="00AC3410"/>
    <w:rsid w:val="00AC566E"/>
    <w:rsid w:val="00AC6F89"/>
    <w:rsid w:val="00AC7896"/>
    <w:rsid w:val="00AD30E6"/>
    <w:rsid w:val="00AF194E"/>
    <w:rsid w:val="00AF1C8A"/>
    <w:rsid w:val="00AF2335"/>
    <w:rsid w:val="00AF3044"/>
    <w:rsid w:val="00AF56F1"/>
    <w:rsid w:val="00AF5DB3"/>
    <w:rsid w:val="00B026A6"/>
    <w:rsid w:val="00B05CBA"/>
    <w:rsid w:val="00B07685"/>
    <w:rsid w:val="00B07EA1"/>
    <w:rsid w:val="00B12C16"/>
    <w:rsid w:val="00B134FA"/>
    <w:rsid w:val="00B22BA1"/>
    <w:rsid w:val="00B23F4F"/>
    <w:rsid w:val="00B304F9"/>
    <w:rsid w:val="00B312B2"/>
    <w:rsid w:val="00B35511"/>
    <w:rsid w:val="00B45B6C"/>
    <w:rsid w:val="00B6632F"/>
    <w:rsid w:val="00B67CCE"/>
    <w:rsid w:val="00B74303"/>
    <w:rsid w:val="00B82C07"/>
    <w:rsid w:val="00B83095"/>
    <w:rsid w:val="00B91748"/>
    <w:rsid w:val="00B9773B"/>
    <w:rsid w:val="00BC139B"/>
    <w:rsid w:val="00BC61DA"/>
    <w:rsid w:val="00BD0B04"/>
    <w:rsid w:val="00BD21B6"/>
    <w:rsid w:val="00BD2561"/>
    <w:rsid w:val="00BD6CDE"/>
    <w:rsid w:val="00BE3B42"/>
    <w:rsid w:val="00BE5B47"/>
    <w:rsid w:val="00BF7F94"/>
    <w:rsid w:val="00C02D48"/>
    <w:rsid w:val="00C047A3"/>
    <w:rsid w:val="00C04AA5"/>
    <w:rsid w:val="00C07E3E"/>
    <w:rsid w:val="00C16BDD"/>
    <w:rsid w:val="00C21CD7"/>
    <w:rsid w:val="00C229A2"/>
    <w:rsid w:val="00C23AC1"/>
    <w:rsid w:val="00C24204"/>
    <w:rsid w:val="00C27E50"/>
    <w:rsid w:val="00C44E58"/>
    <w:rsid w:val="00C503CF"/>
    <w:rsid w:val="00C57170"/>
    <w:rsid w:val="00C5754B"/>
    <w:rsid w:val="00C631C8"/>
    <w:rsid w:val="00C634B0"/>
    <w:rsid w:val="00C641FC"/>
    <w:rsid w:val="00C718C3"/>
    <w:rsid w:val="00C71AAA"/>
    <w:rsid w:val="00C8182D"/>
    <w:rsid w:val="00C82624"/>
    <w:rsid w:val="00C83365"/>
    <w:rsid w:val="00C8458D"/>
    <w:rsid w:val="00C94E4A"/>
    <w:rsid w:val="00CA122B"/>
    <w:rsid w:val="00CB73D5"/>
    <w:rsid w:val="00CC498C"/>
    <w:rsid w:val="00CC5329"/>
    <w:rsid w:val="00CC7AC3"/>
    <w:rsid w:val="00CD214B"/>
    <w:rsid w:val="00CD35DA"/>
    <w:rsid w:val="00CD35FD"/>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34EE"/>
    <w:rsid w:val="00D848BB"/>
    <w:rsid w:val="00D862F2"/>
    <w:rsid w:val="00D92DC0"/>
    <w:rsid w:val="00D934F1"/>
    <w:rsid w:val="00D96BE5"/>
    <w:rsid w:val="00DC2C94"/>
    <w:rsid w:val="00DC533F"/>
    <w:rsid w:val="00DE2415"/>
    <w:rsid w:val="00DE359A"/>
    <w:rsid w:val="00DE5CE4"/>
    <w:rsid w:val="00DE7232"/>
    <w:rsid w:val="00DE7911"/>
    <w:rsid w:val="00DF19DC"/>
    <w:rsid w:val="00DF39AC"/>
    <w:rsid w:val="00DF51FE"/>
    <w:rsid w:val="00DF5EF0"/>
    <w:rsid w:val="00DF7676"/>
    <w:rsid w:val="00E006FC"/>
    <w:rsid w:val="00E01007"/>
    <w:rsid w:val="00E06472"/>
    <w:rsid w:val="00E12D97"/>
    <w:rsid w:val="00E172E8"/>
    <w:rsid w:val="00E21318"/>
    <w:rsid w:val="00E22C1A"/>
    <w:rsid w:val="00E23CA4"/>
    <w:rsid w:val="00E24D98"/>
    <w:rsid w:val="00E24DE8"/>
    <w:rsid w:val="00E40B27"/>
    <w:rsid w:val="00E40F57"/>
    <w:rsid w:val="00E501F4"/>
    <w:rsid w:val="00E51425"/>
    <w:rsid w:val="00E7419D"/>
    <w:rsid w:val="00E85156"/>
    <w:rsid w:val="00E855CC"/>
    <w:rsid w:val="00E87BE3"/>
    <w:rsid w:val="00E97CE0"/>
    <w:rsid w:val="00EA41A5"/>
    <w:rsid w:val="00EA42A1"/>
    <w:rsid w:val="00EB15D3"/>
    <w:rsid w:val="00EB31C2"/>
    <w:rsid w:val="00EB5636"/>
    <w:rsid w:val="00EB66E5"/>
    <w:rsid w:val="00EC2F84"/>
    <w:rsid w:val="00EC4F2E"/>
    <w:rsid w:val="00EC6732"/>
    <w:rsid w:val="00ED23D1"/>
    <w:rsid w:val="00ED68D2"/>
    <w:rsid w:val="00EF0326"/>
    <w:rsid w:val="00EF2666"/>
    <w:rsid w:val="00F05631"/>
    <w:rsid w:val="00F06D8F"/>
    <w:rsid w:val="00F11023"/>
    <w:rsid w:val="00F262D9"/>
    <w:rsid w:val="00F30941"/>
    <w:rsid w:val="00F34386"/>
    <w:rsid w:val="00F36D2B"/>
    <w:rsid w:val="00F50BED"/>
    <w:rsid w:val="00F607F0"/>
    <w:rsid w:val="00F62226"/>
    <w:rsid w:val="00F66C98"/>
    <w:rsid w:val="00F70037"/>
    <w:rsid w:val="00F73DAD"/>
    <w:rsid w:val="00F75CC8"/>
    <w:rsid w:val="00F75D26"/>
    <w:rsid w:val="00F76071"/>
    <w:rsid w:val="00F9183D"/>
    <w:rsid w:val="00F92543"/>
    <w:rsid w:val="00F943C4"/>
    <w:rsid w:val="00F95F34"/>
    <w:rsid w:val="00FA6581"/>
    <w:rsid w:val="00FB3585"/>
    <w:rsid w:val="00FB77C8"/>
    <w:rsid w:val="00FC575F"/>
    <w:rsid w:val="00FD20ED"/>
    <w:rsid w:val="00FD37C8"/>
    <w:rsid w:val="00FE246A"/>
    <w:rsid w:val="00FE29D7"/>
    <w:rsid w:val="00FE545B"/>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amstat.org/asa/files/pdfs/P-ValueStatement.pdf" TargetMode="External"/><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edmgr.ovid.com/epid/accounts/ifauth.htm/" TargetMode="External"/><Relationship Id="rId17" Type="http://schemas.openxmlformats.org/officeDocument/2006/relationships/hyperlink" Target="mailto:timothy.lash@epidemiology-journal.com" TargetMode="External"/><Relationship Id="rId2" Type="http://schemas.openxmlformats.org/officeDocument/2006/relationships/styles" Target="styles.xml"/><Relationship Id="rId16" Type="http://schemas.openxmlformats.org/officeDocument/2006/relationships/hyperlink" Target="http://edmgr.ovid.com/epid/accounts/ifauth.ht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hyperlink" Target="http://edmgr.ovid.com/epid/accounts/ifauth.htm" TargetMode="External"/><Relationship Id="rId10" Type="http://schemas.openxmlformats.org/officeDocument/2006/relationships/hyperlink" Target="https://academic.oup.com/ije/article/42/2/559/737789"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s://www.nature.com/articles/d41586-019-0085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2</Pages>
  <Words>13118</Words>
  <Characters>74773</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27</cp:revision>
  <dcterms:created xsi:type="dcterms:W3CDTF">2022-03-04T20:11:00Z</dcterms:created>
  <dcterms:modified xsi:type="dcterms:W3CDTF">2022-03-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